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008835BA"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C755B5">
        <w:rPr>
          <w:noProof/>
        </w:rPr>
        <w:t>15-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to thank Dr. Birna van Riemsdijk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Marit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butt squeezes to my two amazing dance partners, Monique Baijer-Belde and Ilona Schooneveld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4992DE12" w:rsidR="00FC2B30" w:rsidRPr="00FA0406" w:rsidRDefault="00FC2B30" w:rsidP="00FA0406">
                              <w:pPr>
                                <w:pStyle w:val="Bijschrift"/>
                                <w:jc w:val="left"/>
                                <w:rPr>
                                  <w:rFonts w:ascii="Times New Roman" w:eastAsia="Times New Roman" w:hAnsi="Times New Roman" w:cs="Times New Roman"/>
                                  <w:color w:val="auto"/>
                                  <w:lang w:eastAsia="nl-NL" w:bidi="ar-SA"/>
                                </w:rPr>
                              </w:pPr>
                              <w:r>
                                <w:t xml:space="preserve">Figure </w:t>
                              </w:r>
                              <w:r w:rsidR="00B16441">
                                <w:fldChar w:fldCharType="begin"/>
                              </w:r>
                              <w:r w:rsidR="00B16441">
                                <w:instrText xml:space="preserve"> STYLEREF 1 \s </w:instrText>
                              </w:r>
                              <w:r w:rsidR="00B16441">
                                <w:fldChar w:fldCharType="separate"/>
                              </w:r>
                              <w:r w:rsidR="00B16441">
                                <w:rPr>
                                  <w:noProof/>
                                </w:rPr>
                                <w:t>1</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1</w:t>
                              </w:r>
                              <w:r w:rsidR="00B16441">
                                <w:fldChar w:fldCharType="end"/>
                              </w:r>
                              <w:r>
                                <w:t xml:space="preserve">: Overload of notifications </w:t>
                              </w:r>
                            </w:p>
                            <w:p w14:paraId="481EB13B" w14:textId="77777777" w:rsidR="00FC2B30" w:rsidRDefault="00FC2B3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4992DE12" w:rsidR="00FC2B30" w:rsidRPr="00FA0406" w:rsidRDefault="00FC2B30" w:rsidP="00FA0406">
                        <w:pPr>
                          <w:pStyle w:val="Bijschrift"/>
                          <w:jc w:val="left"/>
                          <w:rPr>
                            <w:rFonts w:ascii="Times New Roman" w:eastAsia="Times New Roman" w:hAnsi="Times New Roman" w:cs="Times New Roman"/>
                            <w:color w:val="auto"/>
                            <w:lang w:eastAsia="nl-NL" w:bidi="ar-SA"/>
                          </w:rPr>
                        </w:pPr>
                        <w:r>
                          <w:t xml:space="preserve">Figure </w:t>
                        </w:r>
                        <w:r w:rsidR="00B16441">
                          <w:fldChar w:fldCharType="begin"/>
                        </w:r>
                        <w:r w:rsidR="00B16441">
                          <w:instrText xml:space="preserve"> STYLEREF 1 \s </w:instrText>
                        </w:r>
                        <w:r w:rsidR="00B16441">
                          <w:fldChar w:fldCharType="separate"/>
                        </w:r>
                        <w:r w:rsidR="00B16441">
                          <w:rPr>
                            <w:noProof/>
                          </w:rPr>
                          <w:t>1</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1</w:t>
                        </w:r>
                        <w:r w:rsidR="00B16441">
                          <w:fldChar w:fldCharType="end"/>
                        </w:r>
                        <w:r>
                          <w:t xml:space="preserve">: Overload of notifications </w:t>
                        </w:r>
                      </w:p>
                      <w:p w14:paraId="481EB13B" w14:textId="77777777" w:rsidR="00FC2B30" w:rsidRDefault="00FC2B30"/>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r w:rsidRPr="000E1191">
        <w:t>Timeful</w:t>
      </w:r>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such as Timeful</w:t>
      </w:r>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Riemsdijk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 xml:space="preserve">&lt;vul sectienummer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vul sectienummer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vul sectienummer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FC2B30" w:rsidRPr="000A30D6" w:rsidRDefault="00FC2B30"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FC2B30" w:rsidRPr="000A30D6" w:rsidRDefault="00FC2B30"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FC2B30" w:rsidRPr="000A30D6" w:rsidRDefault="00FC2B30"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FC2B30" w:rsidRPr="000A30D6" w:rsidRDefault="00FC2B30"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FC2B30" w:rsidRPr="000A30D6" w:rsidRDefault="00FC2B30" w:rsidP="00086E88">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FC2B30" w:rsidRDefault="00FC2B30"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FC2B30" w:rsidRPr="000A30D6" w:rsidRDefault="00FC2B30" w:rsidP="00086E88">
                              <w:pPr>
                                <w:spacing w:after="0" w:line="240" w:lineRule="auto"/>
                                <w:jc w:val="center"/>
                                <w:rPr>
                                  <w:rFonts w:ascii="Calibri" w:hAnsi="Calibri"/>
                                  <w:sz w:val="20"/>
                                  <w:szCs w:val="20"/>
                                  <w:lang w:val="nl-NL"/>
                                </w:rPr>
                              </w:pPr>
                              <w:proofErr w:type="gramStart"/>
                              <w:r>
                                <w:rPr>
                                  <w:rFonts w:ascii="Calibri" w:hAnsi="Calibri"/>
                                  <w:sz w:val="20"/>
                                  <w:szCs w:val="20"/>
                                  <w:lang w:val="nl-NL"/>
                                </w:rPr>
                                <w:t>notification</w:t>
                              </w:r>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FC2B30" w:rsidRPr="000A30D6" w:rsidRDefault="00FC2B30"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FC2B30" w:rsidRPr="000A30D6" w:rsidRDefault="00FC2B30"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FC2B30" w:rsidRPr="000A30D6" w:rsidRDefault="00FC2B30"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FC2B30" w:rsidRPr="000A30D6" w:rsidRDefault="00FC2B30"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FC2B30" w:rsidRPr="000A30D6" w:rsidRDefault="00FC2B30"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FC2B30" w:rsidRPr="000A30D6" w:rsidRDefault="00FC2B30" w:rsidP="00086E88">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FC2B30" w:rsidRDefault="00FC2B30"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FC2B30" w:rsidRPr="000A30D6" w:rsidRDefault="00FC2B30" w:rsidP="00086E88">
                        <w:pPr>
                          <w:spacing w:after="0" w:line="240" w:lineRule="auto"/>
                          <w:jc w:val="center"/>
                          <w:rPr>
                            <w:rFonts w:ascii="Calibri" w:hAnsi="Calibri"/>
                            <w:sz w:val="20"/>
                            <w:szCs w:val="20"/>
                            <w:lang w:val="nl-NL"/>
                          </w:rPr>
                        </w:pPr>
                        <w:proofErr w:type="gramStart"/>
                        <w:r>
                          <w:rPr>
                            <w:rFonts w:ascii="Calibri" w:hAnsi="Calibri"/>
                            <w:sz w:val="20"/>
                            <w:szCs w:val="20"/>
                            <w:lang w:val="nl-NL"/>
                          </w:rPr>
                          <w:t>notification</w:t>
                        </w:r>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FC2B30" w:rsidRPr="000A30D6" w:rsidRDefault="00FC2B30"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48D6F414" w:rsidR="00FC2B30" w:rsidRPr="00DF148F" w:rsidRDefault="00FC2B30" w:rsidP="00086E88">
                            <w:pPr>
                              <w:pStyle w:val="Bijschrift"/>
                              <w:rPr>
                                <w:noProof/>
                              </w:rPr>
                            </w:pPr>
                            <w:bookmarkStart w:id="12" w:name="_Ref536793038"/>
                            <w:r>
                              <w:t xml:space="preserve">Figure </w:t>
                            </w:r>
                            <w:r w:rsidR="00B16441">
                              <w:fldChar w:fldCharType="begin"/>
                            </w:r>
                            <w:r w:rsidR="00B16441">
                              <w:instrText xml:space="preserve"> STYLEREF 1 \s </w:instrText>
                            </w:r>
                            <w:r w:rsidR="00B16441">
                              <w:fldChar w:fldCharType="separate"/>
                            </w:r>
                            <w:r w:rsidR="00B16441">
                              <w:rPr>
                                <w:noProof/>
                              </w:rPr>
                              <w:t>1</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2</w:t>
                            </w:r>
                            <w:r w:rsidR="00B16441">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48D6F414" w:rsidR="00FC2B30" w:rsidRPr="00DF148F" w:rsidRDefault="00FC2B30" w:rsidP="00086E88">
                      <w:pPr>
                        <w:pStyle w:val="Bijschrift"/>
                        <w:rPr>
                          <w:noProof/>
                        </w:rPr>
                      </w:pPr>
                      <w:bookmarkStart w:id="13" w:name="_Ref536793038"/>
                      <w:r>
                        <w:t xml:space="preserve">Figure </w:t>
                      </w:r>
                      <w:r w:rsidR="00B16441">
                        <w:fldChar w:fldCharType="begin"/>
                      </w:r>
                      <w:r w:rsidR="00B16441">
                        <w:instrText xml:space="preserve"> STYLEREF 1 \s </w:instrText>
                      </w:r>
                      <w:r w:rsidR="00B16441">
                        <w:fldChar w:fldCharType="separate"/>
                      </w:r>
                      <w:r w:rsidR="00B16441">
                        <w:rPr>
                          <w:noProof/>
                        </w:rPr>
                        <w:t>1</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2</w:t>
                      </w:r>
                      <w:r w:rsidR="00B16441">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vul sectienummer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vul sectienummer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vul sectienummer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vul sectienummer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analysed.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353B4A6C" w:rsidR="00633180" w:rsidRDefault="00633180" w:rsidP="00633180">
      <w:pPr>
        <w:pStyle w:val="Bijschrift"/>
        <w:keepNext/>
        <w:jc w:val="center"/>
      </w:pPr>
      <w:bookmarkStart w:id="20" w:name="_Ref536793067"/>
      <w:bookmarkStart w:id="21" w:name="_Ref536793066"/>
      <w:r>
        <w:t xml:space="preserve">Table </w:t>
      </w:r>
      <w:r w:rsidR="00C86DD6">
        <w:fldChar w:fldCharType="begin"/>
      </w:r>
      <w:r w:rsidR="00C86DD6">
        <w:instrText xml:space="preserve"> STYLEREF 1 \s </w:instrText>
      </w:r>
      <w:r w:rsidR="00C86DD6">
        <w:fldChar w:fldCharType="separate"/>
      </w:r>
      <w:r w:rsidR="00C86DD6">
        <w:rPr>
          <w:noProof/>
        </w:rPr>
        <w:t>2</w:t>
      </w:r>
      <w:r w:rsidR="00C86DD6">
        <w:fldChar w:fldCharType="end"/>
      </w:r>
      <w:r w:rsidR="00C86DD6">
        <w:t>.</w:t>
      </w:r>
      <w:r w:rsidR="00C86DD6">
        <w:fldChar w:fldCharType="begin"/>
      </w:r>
      <w:r w:rsidR="00C86DD6">
        <w:instrText xml:space="preserve"> SEQ Table \* ARABIC \s 1 </w:instrText>
      </w:r>
      <w:r w:rsidR="00C86DD6">
        <w:fldChar w:fldCharType="separate"/>
      </w:r>
      <w:r w:rsidR="00C86DD6">
        <w:rPr>
          <w:noProof/>
        </w:rPr>
        <w:t>1</w:t>
      </w:r>
      <w:r w:rsidR="00C86DD6">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r>
              <w:rPr>
                <w:b w:val="0"/>
                <w:sz w:val="21"/>
              </w:rPr>
              <w:t>CybreMinder</w:t>
            </w:r>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r>
              <w:rPr>
                <w:b w:val="0"/>
                <w:sz w:val="21"/>
              </w:rPr>
              <w:t>MagHive</w:t>
            </w:r>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r>
              <w:rPr>
                <w:b w:val="0"/>
                <w:sz w:val="21"/>
              </w:rPr>
              <w:t>CogKnow</w:t>
            </w:r>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r>
              <w:rPr>
                <w:b w:val="0"/>
                <w:sz w:val="21"/>
              </w:rPr>
              <w:t>Timeful</w:t>
            </w:r>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r>
              <w:rPr>
                <w:b w:val="0"/>
                <w:sz w:val="21"/>
              </w:rPr>
              <w:t>Attelia</w:t>
            </w:r>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Fuzzy lingustics</w:t>
            </w:r>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r w:rsidRPr="00A54A26">
        <w:rPr>
          <w:sz w:val="20"/>
        </w:rPr>
        <w:t>Loc:</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r w:rsidRPr="00A54A26">
        <w:rPr>
          <w:sz w:val="20"/>
        </w:rPr>
        <w:t>Env:</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analyze specific user behavior required specific setups. For example, MagHi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r w:rsidR="00307669" w:rsidRPr="00307669">
        <w:t xml:space="preserve">CogKnow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r>
        <w:t xml:space="preserve">Cogknow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r w:rsidR="00307669">
        <w:t>Timeful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46FBD848"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r w:rsidR="00C755B5">
        <w:t>Nazerfard</w:t>
      </w:r>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r w:rsidR="00C755B5">
        <w:t>Nazerfard</w:t>
      </w:r>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Timeful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Riemsdijk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Pasotti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Kließ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1EBEE131" w:rsidR="00FC2B30" w:rsidRPr="00C2046C" w:rsidRDefault="00FC2B30" w:rsidP="00D433AD">
                            <w:pPr>
                              <w:pStyle w:val="Bijschrift"/>
                              <w:rPr>
                                <w:noProof/>
                                <w:sz w:val="36"/>
                              </w:rPr>
                            </w:pPr>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1</w:t>
                            </w:r>
                            <w:r w:rsidR="00B16441">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1EBEE131" w:rsidR="00FC2B30" w:rsidRPr="00C2046C" w:rsidRDefault="00FC2B30" w:rsidP="00D433AD">
                      <w:pPr>
                        <w:pStyle w:val="Bijschrift"/>
                        <w:rPr>
                          <w:noProof/>
                          <w:sz w:val="36"/>
                        </w:rPr>
                      </w:pPr>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1</w:t>
                      </w:r>
                      <w:r w:rsidR="00B16441">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FC2B30" w:rsidRPr="000A30D6" w:rsidRDefault="00FC2B30"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FC2B30" w:rsidRPr="000A30D6" w:rsidRDefault="00FC2B30"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FC2B30" w:rsidRPr="000A30D6" w:rsidRDefault="00FC2B30"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FC2B30" w:rsidRPr="000A30D6" w:rsidRDefault="00FC2B30"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FC2B30" w:rsidRPr="000A30D6" w:rsidRDefault="00FC2B30"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FC2B30" w:rsidRDefault="00FC2B30"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FC2B30" w:rsidRPr="000A30D6" w:rsidRDefault="00FC2B30" w:rsidP="004F2FAA">
                              <w:pPr>
                                <w:spacing w:after="0" w:line="240" w:lineRule="auto"/>
                                <w:jc w:val="center"/>
                                <w:rPr>
                                  <w:rFonts w:ascii="Calibri" w:hAnsi="Calibri"/>
                                  <w:sz w:val="20"/>
                                  <w:szCs w:val="20"/>
                                  <w:lang w:val="nl-NL"/>
                                </w:rPr>
                              </w:pPr>
                              <w:proofErr w:type="gramStart"/>
                              <w:r>
                                <w:rPr>
                                  <w:rFonts w:ascii="Calibri" w:hAnsi="Calibri"/>
                                  <w:sz w:val="20"/>
                                  <w:szCs w:val="20"/>
                                  <w:lang w:val="nl-NL"/>
                                </w:rPr>
                                <w:t>notification</w:t>
                              </w:r>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FC2B30" w:rsidRPr="000A30D6" w:rsidRDefault="00FC2B30"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FC2B30" w:rsidRPr="000A30D6" w:rsidRDefault="00FC2B30"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FC2B30" w:rsidRPr="000A30D6" w:rsidRDefault="00FC2B30"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FC2B30" w:rsidRPr="000A30D6" w:rsidRDefault="00FC2B30"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FC2B30" w:rsidRPr="000A30D6" w:rsidRDefault="00FC2B30"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FC2B30" w:rsidRPr="000A30D6" w:rsidRDefault="00FC2B30"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FC2B30" w:rsidRDefault="00FC2B30"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FC2B30" w:rsidRPr="000A30D6" w:rsidRDefault="00FC2B30" w:rsidP="004F2FAA">
                        <w:pPr>
                          <w:spacing w:after="0" w:line="240" w:lineRule="auto"/>
                          <w:jc w:val="center"/>
                          <w:rPr>
                            <w:rFonts w:ascii="Calibri" w:hAnsi="Calibri"/>
                            <w:sz w:val="20"/>
                            <w:szCs w:val="20"/>
                            <w:lang w:val="nl-NL"/>
                          </w:rPr>
                        </w:pPr>
                        <w:proofErr w:type="gramStart"/>
                        <w:r>
                          <w:rPr>
                            <w:rFonts w:ascii="Calibri" w:hAnsi="Calibri"/>
                            <w:sz w:val="20"/>
                            <w:szCs w:val="20"/>
                            <w:lang w:val="nl-NL"/>
                          </w:rPr>
                          <w:t>notification</w:t>
                        </w:r>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FC2B30" w:rsidRPr="000A30D6" w:rsidRDefault="00FC2B30"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r w:rsidR="00462798">
        <w:t xml:space="preserve">Arcelus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r w:rsidR="007F284A">
        <w:t>Hristova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The CASanDRA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CybreMinder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The CASanDRA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Corno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7"/>
      <w:bookmarkEnd w:id="38"/>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Sztyler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As described by Sztyler,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49C7D96F" w:rsidR="004F2FAA" w:rsidRPr="000A2502" w:rsidRDefault="004F2FAA" w:rsidP="004F2FAA">
      <w:pPr>
        <w:rPr>
          <w:b/>
        </w:rPr>
      </w:pPr>
      <w:r>
        <w:t xml:space="preserve">Activity prediction </w:t>
      </w:r>
      <w:r w:rsidR="00521815">
        <w:t>was</w:t>
      </w:r>
      <w:r>
        <w:t xml:space="preserve"> done based on the TEREDA paper by </w:t>
      </w:r>
      <w:r w:rsidR="00C755B5">
        <w:t>Nazerfard</w:t>
      </w:r>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r w:rsidRPr="00924092">
        <w:rPr>
          <w:b/>
        </w:rPr>
        <w:t>Duidelijke beschrijving als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Baysal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lt;Plaatje overlappende normaalverdelingen&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r w:rsidR="00C755B5">
        <w:t>Nazerfard</w:t>
      </w:r>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Duidelijk verschil als textbook example</w:t>
      </w:r>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1F5E8378" w:rsidR="003806BF" w:rsidRDefault="006D1914" w:rsidP="006D1914">
      <w:pPr>
        <w:rPr>
          <w:rFonts w:eastAsiaTheme="minorEastAsia"/>
        </w:rPr>
      </w:pPr>
      <w:r>
        <w:t xml:space="preserve">Applying the Apriori algorithm on activities, </w:t>
      </w:r>
      <w:r w:rsidR="00C755B5">
        <w:t>Nazerfard</w:t>
      </w:r>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r w:rsidR="00C755B5">
        <w:rPr>
          <w:rFonts w:eastAsiaTheme="minorEastAsia"/>
        </w:rPr>
        <w:t>Nazerfard</w:t>
      </w:r>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r w:rsidR="00C755B5">
        <w:rPr>
          <w:rFonts w:eastAsiaTheme="minorEastAsia"/>
        </w:rPr>
        <w:t>Nazerfard</w:t>
      </w:r>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r w:rsidR="00C755B5">
        <w:rPr>
          <w:rFonts w:eastAsiaTheme="minorEastAsia"/>
        </w:rPr>
        <w:t>Nazerfard</w:t>
      </w:r>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Riemsdijk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Pasotti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w:t>
      </w:r>
      <w:proofErr w:type="gramStart"/>
      <w:r w:rsidR="00627B04">
        <w:t>value based</w:t>
      </w:r>
      <w:proofErr w:type="gramEnd"/>
      <w:r w:rsidR="00627B04">
        <w:t xml:space="preserve">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drawing>
          <wp:inline distT="0" distB="0" distL="0" distR="0" wp14:anchorId="3A130743" wp14:editId="3E3B647A">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69586733" w:rsidR="008A1BDA" w:rsidRDefault="008A1BDA" w:rsidP="008A1BDA">
      <w:pPr>
        <w:pStyle w:val="Bijschrift"/>
        <w:jc w:val="center"/>
      </w:pPr>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2</w:t>
      </w:r>
      <w:r w:rsidR="00B16441">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46F5FC64" w:rsidR="004F2FAA" w:rsidRDefault="004F2FAA" w:rsidP="004F2FAA">
      <w:pPr>
        <w:pStyle w:val="Kop2"/>
      </w:pPr>
      <w:bookmarkStart w:id="56" w:name="_Ref535011817"/>
      <w:bookmarkStart w:id="57" w:name="_Ref535011820"/>
      <w:bookmarkStart w:id="58" w:name="_Toc536792980"/>
      <w:bookmarkStart w:id="59" w:name="_Toc927520"/>
      <w:bookmarkStart w:id="60" w:name="_Ref1107365"/>
      <w:r w:rsidRPr="00956790">
        <w:t xml:space="preserve">Statistical </w:t>
      </w:r>
      <w:bookmarkEnd w:id="56"/>
      <w:bookmarkEnd w:id="57"/>
      <w:bookmarkEnd w:id="58"/>
      <w:bookmarkEnd w:id="59"/>
      <w:r w:rsidR="00077A0D">
        <w:t>model creation</w:t>
      </w:r>
      <w:r w:rsidR="00C6751B">
        <w:t xml:space="preserve"> – Markov chains</w:t>
      </w:r>
      <w:bookmarkEnd w:id="60"/>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uidelijk als gestyld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27E3E521" w:rsidR="004F2FAA" w:rsidRDefault="004F2FAA" w:rsidP="004F2FAA">
      <w:pPr>
        <w:pStyle w:val="Citaat"/>
      </w:pPr>
      <w:r>
        <w:t>Given a current activity</w:t>
      </w:r>
      <w:r w:rsidR="000133BB">
        <w:t xml:space="preserve"> cluster</w:t>
      </w:r>
      <w:r>
        <w:t xml:space="preserve"> A and a goal activity Z, we are looking for an activity </w:t>
      </w:r>
      <w:r w:rsidR="000133BB">
        <w:t xml:space="preserve">cluster </w:t>
      </w:r>
      <w:r>
        <w:t xml:space="preserve">S with the highest </w:t>
      </w:r>
      <w:r w:rsidR="00792F91">
        <w:t>QUV</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D780058" w:rsidR="004F2FAA" w:rsidRDefault="004F2FAA" w:rsidP="004F2FAA">
      <w:pPr>
        <w:pStyle w:val="Citaat"/>
      </w:pPr>
      <w:r>
        <w:t>Where the aim is to find a minimal m with a maximal value for S.</w:t>
      </w:r>
    </w:p>
    <w:p w14:paraId="7FB22C92" w14:textId="3B849528" w:rsidR="000133BB" w:rsidRPr="000133BB" w:rsidRDefault="000133BB" w:rsidP="000133BB">
      <w:r>
        <w:t xml:space="preserve">Note that Z is not described as an activity cluster since it is irrelevant which cluster of </w:t>
      </w:r>
      <w:proofErr w:type="gramStart"/>
      <w:r>
        <w:t>Z</w:t>
      </w:r>
      <w:proofErr w:type="gramEnd"/>
      <w:r>
        <w:t xml:space="preserve"> is reached. As such, all cluster for Z may be combined into one.</w:t>
      </w:r>
    </w:p>
    <w:p w14:paraId="61E9885B" w14:textId="78E00673" w:rsidR="00EB6DEF" w:rsidRDefault="00A7359E" w:rsidP="004F2FAA">
      <w:r>
        <w:t xml:space="preserve">Procedurally, the simplest way would </w:t>
      </w:r>
      <w:r w:rsidR="00C6751B">
        <w:t>have been</w:t>
      </w:r>
      <w:r>
        <w:t xml:space="preserve"> to generate a probability try,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proofErr w:type="gramStart"/>
      <w:r w:rsidR="00EB6DEF">
        <w:t>in order to</w:t>
      </w:r>
      <w:proofErr w:type="gramEnd"/>
      <w:r w:rsidR="00EB6DEF">
        <w:t xml:space="preserve">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w:lastRenderedPageBreak/>
        <mc:AlternateContent>
          <mc:Choice Requires="wps">
            <w:drawing>
              <wp:inline distT="0" distB="0" distL="0" distR="0" wp14:anchorId="3B703A24" wp14:editId="356005D2">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FC2B30" w:rsidRDefault="00FC2B30" w:rsidP="004C330F">
                            <w:pPr>
                              <w:rPr>
                                <w:b/>
                              </w:rPr>
                            </w:pPr>
                            <w:r>
                              <w:rPr>
                                <w:b/>
                              </w:rPr>
                              <w:t>What is a Markov chain?</w:t>
                            </w:r>
                          </w:p>
                          <w:p w14:paraId="4EBDF7AB" w14:textId="77777777" w:rsidR="00FC2B30" w:rsidRPr="00364B75" w:rsidRDefault="00FC2B30"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FC2B30" w:rsidRDefault="00FC2B30"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FC2B30" w:rsidRDefault="00FC2B30" w:rsidP="004C330F">
                      <w:pPr>
                        <w:rPr>
                          <w:b/>
                        </w:rPr>
                      </w:pPr>
                      <w:r>
                        <w:rPr>
                          <w:b/>
                        </w:rPr>
                        <w:t>What is a Markov chain?</w:t>
                      </w:r>
                    </w:p>
                    <w:p w14:paraId="4EBDF7AB" w14:textId="77777777" w:rsidR="00FC2B30" w:rsidRPr="00364B75" w:rsidRDefault="00FC2B30"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FC2B30" w:rsidRDefault="00FC2B30" w:rsidP="004C330F"/>
                  </w:txbxContent>
                </v:textbox>
                <w10:anchorlock/>
              </v:shape>
            </w:pict>
          </mc:Fallback>
        </mc:AlternateContent>
      </w:r>
    </w:p>
    <w:p w14:paraId="7A30415A" w14:textId="1F747480" w:rsidR="004F2FAA" w:rsidRDefault="004F2FAA" w:rsidP="004F2FAA">
      <w:pPr>
        <w:pStyle w:val="Kop3"/>
      </w:pPr>
      <w:bookmarkStart w:id="61" w:name="_Ref534779198"/>
      <w:bookmarkStart w:id="62" w:name="_Toc536792981"/>
      <w:bookmarkStart w:id="63" w:name="_Toc927521"/>
      <w:r>
        <w:t>Expected value</w:t>
      </w:r>
      <w:bookmarkEnd w:id="61"/>
      <w:bookmarkEnd w:id="62"/>
      <w:bookmarkEnd w:id="63"/>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CD5653"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4807AA" w:rsidRPr="004807AA">
        <w:rPr>
          <w:rFonts w:ascii="Times New Roman" w:eastAsia="Times New Roman" w:hAnsi="Times New Roman" w:cs="Times New Roman"/>
          <w:noProof/>
          <w:color w:val="auto"/>
          <w:lang w:val="nl-NL" w:eastAsia="nl-NL" w:bidi="ar-SA"/>
        </w:rPr>
        <w:pict w14:anchorId="6E53B9E1">
          <v:shape id="_x0000_i1026" type="#_x0000_t75" alt="https://i.stack.imgur.com/kOs0M.png" style="width:185pt;height:82.05pt;mso-width-percent:0;mso-height-percent:0;mso-width-percent:0;mso-height-percent:0">
            <v:imagedata r:id="rId12" r:href="rId13"/>
          </v:shape>
        </w:pict>
      </w:r>
      <w:r w:rsidRPr="001C6BDE">
        <w:rPr>
          <w:rFonts w:ascii="Times New Roman" w:eastAsia="Times New Roman" w:hAnsi="Times New Roman" w:cs="Times New Roman"/>
          <w:color w:val="auto"/>
          <w:lang w:val="nl-NL" w:eastAsia="nl-NL" w:bidi="ar-SA"/>
        </w:rPr>
        <w:fldChar w:fldCharType="end"/>
      </w:r>
    </w:p>
    <w:p w14:paraId="02469BC0" w14:textId="788A1436" w:rsidR="004F2FAA" w:rsidRDefault="004F2FAA" w:rsidP="004F2FAA">
      <w:pPr>
        <w:pStyle w:val="Bijschrift"/>
        <w:jc w:val="center"/>
      </w:pPr>
      <w:bookmarkStart w:id="64" w:name="_Ref1094461"/>
      <w:bookmarkStart w:id="65" w:name="_Ref1094468"/>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3</w:t>
      </w:r>
      <w:r w:rsidR="00B16441">
        <w:fldChar w:fldCharType="end"/>
      </w:r>
      <w:bookmarkEnd w:id="65"/>
      <w:r>
        <w:t>: Example state model with values</w:t>
      </w:r>
      <w:bookmarkEnd w:id="64"/>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9</m:t>
                  </m:r>
                </m:e>
              </m:d>
            </m:e>
          </m:eqArr>
        </m:oMath>
      </m:oMathPara>
    </w:p>
    <w:p w14:paraId="6E0AD220" w14:textId="459398AA"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0E56A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m:t>
                  </m:r>
                  <m:r>
                    <w:rPr>
                      <w:rFonts w:ascii="Cambria Math" w:eastAsiaTheme="minorEastAsia" w:hAnsi="Cambria Math"/>
                      <w:lang w:eastAsia="nl-NL" w:bidi="ar-SA"/>
                    </w:rPr>
                    <m:t>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w:t>
      </w:r>
      <w:proofErr w:type="gramStart"/>
      <w:r>
        <w:rPr>
          <w:rFonts w:eastAsiaTheme="minorEastAsia"/>
          <w:lang w:eastAsia="nl-NL" w:bidi="ar-SA"/>
        </w:rPr>
        <w:t>doesn’t</w:t>
      </w:r>
      <w:proofErr w:type="gramEnd"/>
      <w:r>
        <w:rPr>
          <w:rFonts w:eastAsiaTheme="minorEastAsia"/>
          <w:lang w:eastAsia="nl-NL" w:bidi="ar-SA"/>
        </w:rPr>
        <w:t xml:space="preserve">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6" w:name="_Toc536792982"/>
      <w:bookmarkStart w:id="67" w:name="_Toc927522"/>
      <w:r>
        <w:rPr>
          <w:lang w:eastAsia="nl-NL" w:bidi="ar-SA"/>
        </w:rPr>
        <w:t>Absorbing Markov chain</w:t>
      </w:r>
      <w:bookmarkEnd w:id="66"/>
      <w:bookmarkEnd w:id="67"/>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w:t>
      </w:r>
      <w:proofErr w:type="gramStart"/>
      <w:r>
        <w:rPr>
          <w:lang w:eastAsia="nl-NL" w:bidi="ar-SA"/>
        </w:rPr>
        <w:t>a number of</w:t>
      </w:r>
      <w:proofErr w:type="gramEnd"/>
      <w:r>
        <w:rPr>
          <w:lang w:eastAsia="nl-NL" w:bidi="ar-SA"/>
        </w:rPr>
        <w:t xml:space="preserve">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lastRenderedPageBreak/>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gramStart"/>
      <w:r w:rsidRPr="00A86138">
        <w:rPr>
          <w:i/>
        </w:rPr>
        <w:t>i,j</w:t>
      </w:r>
      <w:proofErr w:type="gramEnd"/>
      <w:r>
        <w:t xml:space="preserve">) of </w:t>
      </w:r>
      <m:oMath>
        <m:r>
          <w:rPr>
            <w:rFonts w:ascii="Cambria Math" w:hAnsi="Cambria Math"/>
          </w:rPr>
          <m:t>Q</m:t>
        </m:r>
      </m:oMath>
      <w:r>
        <w:t xml:space="preserve"> describes the probability of going from state </w:t>
      </w:r>
      <w:r>
        <w:rPr>
          <w:i/>
        </w:rPr>
        <w:t>i</w:t>
      </w:r>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gramStart"/>
      <w:r>
        <w:rPr>
          <w:i/>
        </w:rPr>
        <w:t>i,j</w:t>
      </w:r>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m:t>
                  </m:r>
                  <m:r>
                    <w:rPr>
                      <w:rFonts w:ascii="Cambria Math" w:eastAsiaTheme="minorEastAsia" w:hAnsi="Cambria Math"/>
                    </w:rPr>
                    <m:t>5</m:t>
                  </m:r>
                </m:e>
              </m:d>
            </m:e>
          </m:eqArr>
        </m:oMath>
      </m:oMathPara>
    </w:p>
    <w:p w14:paraId="47447DCA" w14:textId="2B5C4A83"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for m</w:t>
      </w:r>
      <w:r>
        <w:rPr>
          <w:rFonts w:eastAsiaTheme="minorEastAsia"/>
        </w:rPr>
        <w:t xml:space="preserve"> is minimized.</w:t>
      </w:r>
      <w:r w:rsidR="004F2FAA">
        <w:rPr>
          <w:rFonts w:eastAsiaTheme="minorEastAsia"/>
        </w:rPr>
        <w:t xml:space="preserve"> </w:t>
      </w:r>
      <w:proofErr w:type="gramStart"/>
      <w:r w:rsidR="004F2FAA">
        <w:rPr>
          <w:rFonts w:eastAsiaTheme="minorEastAsia"/>
        </w:rPr>
        <w:t>In order to</w:t>
      </w:r>
      <w:proofErr w:type="gramEnd"/>
      <w:r w:rsidR="004F2FAA">
        <w:rPr>
          <w:rFonts w:eastAsiaTheme="minorEastAsia"/>
        </w:rPr>
        <w:t xml:space="preserve">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8" w:name="_Toc536792983"/>
      <w:bookmarkStart w:id="69" w:name="_Toc927523"/>
      <w:r w:rsidRPr="00C6511D">
        <w:t xml:space="preserve">Drawback of choosing </w:t>
      </w:r>
      <w:r>
        <w:t>M</w:t>
      </w:r>
      <w:r w:rsidRPr="00C6511D">
        <w:t>arkov ch</w:t>
      </w:r>
      <w:r>
        <w:t>ains</w:t>
      </w:r>
      <w:bookmarkEnd w:id="68"/>
      <w:bookmarkEnd w:id="69"/>
    </w:p>
    <w:p w14:paraId="643E608A" w14:textId="56014C30" w:rsidR="004F2FAA"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r w:rsidR="00C04DD1">
        <w:t>now,</w:t>
      </w:r>
      <w:r>
        <w:t xml:space="preserve"> this is not </w:t>
      </w:r>
      <w:proofErr w:type="gramStart"/>
      <w:r>
        <w:t>taken into account</w:t>
      </w:r>
      <w:proofErr w:type="gramEnd"/>
      <w:r>
        <w: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r>
        <w:lastRenderedPageBreak/>
        <w:t>The appropriate time – the combined approach</w:t>
      </w:r>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0" w:name="_Ref535128594"/>
      <w:bookmarkStart w:id="71" w:name="_Toc536792984"/>
      <w:bookmarkStart w:id="72" w:name="_Toc927524"/>
      <w:r>
        <w:t>Concept description</w:t>
      </w:r>
      <w:bookmarkEnd w:id="70"/>
      <w:bookmarkEnd w:id="71"/>
      <w:bookmarkEnd w:id="72"/>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lastRenderedPageBreak/>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4521F346" w:rsidR="00FC2B30" w:rsidRPr="00B8076B" w:rsidRDefault="00FC2B30" w:rsidP="00D433AD">
                            <w:pPr>
                              <w:pStyle w:val="Bijschrift"/>
                              <w:rPr>
                                <w:b/>
                                <w:noProof/>
                              </w:rPr>
                            </w:pPr>
                            <w:bookmarkStart w:id="73" w:name="_Ref536793079"/>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4</w:t>
                            </w:r>
                            <w:r w:rsidR="00B16441">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4521F346" w:rsidR="00FC2B30" w:rsidRPr="00B8076B" w:rsidRDefault="00FC2B30" w:rsidP="00D433AD">
                      <w:pPr>
                        <w:pStyle w:val="Bijschrift"/>
                        <w:rPr>
                          <w:b/>
                          <w:noProof/>
                        </w:rPr>
                      </w:pPr>
                      <w:bookmarkStart w:id="74" w:name="_Ref536793079"/>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4</w:t>
                      </w:r>
                      <w:r w:rsidR="00B16441">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FC2B30" w:rsidRPr="000A30D6" w:rsidRDefault="00FC2B30"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FC2B30" w:rsidRPr="000A30D6" w:rsidRDefault="00FC2B30"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FC2B30" w:rsidRPr="000A30D6" w:rsidRDefault="00FC2B30"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FC2B30" w:rsidRPr="000A30D6" w:rsidRDefault="00FC2B30"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FC2B30" w:rsidRPr="000A30D6" w:rsidRDefault="00FC2B30"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FC2B30" w:rsidRPr="000A30D6" w:rsidRDefault="00FC2B30"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FC2B30" w:rsidRPr="000A30D6" w:rsidRDefault="00FC2B30"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FC2B30" w:rsidRPr="009220A6" w:rsidRDefault="00FC2B30"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004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FC2B30" w:rsidRPr="000A30D6" w:rsidRDefault="00FC2B30"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FC2B30" w:rsidRPr="000A30D6" w:rsidRDefault="00FC2B30"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FC2B30" w:rsidRPr="000A30D6" w:rsidRDefault="00FC2B30"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FC2B30" w:rsidRPr="000A30D6" w:rsidRDefault="00FC2B30"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FC2B30" w:rsidRPr="000A30D6" w:rsidRDefault="00FC2B30"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FC2B30" w:rsidRPr="000A30D6" w:rsidRDefault="00FC2B30"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FC2B30" w:rsidRPr="000A30D6" w:rsidRDefault="00FC2B30"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FC2B30" w:rsidRPr="009220A6" w:rsidRDefault="00FC2B30"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FC2B30" w:rsidRPr="009220A6" w:rsidRDefault="00FC2B30"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255F1322"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2D5D5CBD" w14:textId="77777777" w:rsidR="00D433AD" w:rsidRDefault="00D433AD" w:rsidP="00D433AD">
      <w:pPr>
        <w:pStyle w:val="Kop2"/>
      </w:pPr>
      <w:bookmarkStart w:id="77" w:name="_Toc536792986"/>
      <w:bookmarkStart w:id="78" w:name="_Toc927526"/>
      <w:r>
        <w:t>Platform</w:t>
      </w:r>
      <w:bookmarkEnd w:id="77"/>
      <w:bookmarkEnd w:id="78"/>
    </w:p>
    <w:p w14:paraId="71BB88E9" w14:textId="5A3CE1CB" w:rsidR="00D433AD" w:rsidRDefault="00077A0D" w:rsidP="00D433AD">
      <w:r>
        <w:t>The chosen platform</w:t>
      </w:r>
      <w:r w:rsidR="00D433AD">
        <w:t xml:space="preserve"> </w:t>
      </w:r>
      <w:r w:rsidR="008061A1">
        <w:t>is not</w:t>
      </w:r>
      <w:r w:rsidR="00D433AD">
        <w:t xml:space="preserve"> just dependent on </w:t>
      </w:r>
      <w:r>
        <w:t>the chosen algorithm</w:t>
      </w:r>
      <w:r w:rsidR="00D433AD">
        <w:t xml:space="preserve">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3E0F730E" w:rsidR="00D433AD" w:rsidRPr="009F15C5" w:rsidRDefault="00CC2809" w:rsidP="00D433AD">
      <w:pPr>
        <w:pStyle w:val="Kop3"/>
      </w:pPr>
      <w:r>
        <w:t>Background</w:t>
      </w:r>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217FCBAB" w14:textId="74EFA167" w:rsidR="00D433AD" w:rsidRDefault="00D433AD" w:rsidP="00D433AD">
      <w:r>
        <w:lastRenderedPageBreak/>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D3030F">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D3030F" w:rsidRPr="00D3030F">
        <w:rPr>
          <w:rFonts w:ascii="Times New Roman" w:cs="Times New Roman"/>
          <w:color w:val="000000"/>
        </w:rPr>
        <w:t>[62]–[64]</w:t>
      </w:r>
      <w:r>
        <w:fldChar w:fldCharType="end"/>
      </w:r>
      <w:r>
        <w:t>, are analyzing activity based on random sensor data.</w:t>
      </w:r>
    </w:p>
    <w:p w14:paraId="3EB5263A" w14:textId="77777777" w:rsidR="00D433AD" w:rsidRDefault="00D433AD" w:rsidP="00D433AD">
      <w:r>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4688675F" w14:textId="77777777" w:rsidR="00D433AD" w:rsidRDefault="00D433AD" w:rsidP="00D433AD">
      <w:pPr>
        <w:pStyle w:val="Kop3"/>
      </w:pPr>
      <w:bookmarkStart w:id="79" w:name="_Toc536792988"/>
      <w:bookmarkStart w:id="80" w:name="_Toc927528"/>
      <w:r>
        <w:t>Programming language</w:t>
      </w:r>
      <w:bookmarkEnd w:id="79"/>
      <w:bookmarkEnd w:id="80"/>
    </w:p>
    <w:p w14:paraId="79F27B5A" w14:textId="0BCD024D" w:rsidR="00D433AD" w:rsidRDefault="00D433AD" w:rsidP="00D433AD">
      <w:r>
        <w:t xml:space="preserve">When it comes to implementing machine learning algorithms, there are several go to languages. The five most used languages </w:t>
      </w:r>
      <w:r>
        <w:fldChar w:fldCharType="begin"/>
      </w:r>
      <w:r w:rsidR="00D3030F">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D3030F">
        <w:rPr>
          <w:noProof/>
        </w:rPr>
        <w:t>[65]</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28CB5A9E" w:rsidR="00D433AD" w:rsidRDefault="00D433AD" w:rsidP="00D433AD">
      <w:r>
        <w:t xml:space="preserve">For </w:t>
      </w:r>
      <w:r w:rsidR="008061A1">
        <w:t>now,</w:t>
      </w:r>
      <w:r>
        <w:t xml:space="preserve"> ignoring the fact of whether the programmer has any existing proficiencies, it is important to note that there is no best language to use for machine learning and it is important to take the goal into consideration. In this case the goal is to create a </w:t>
      </w:r>
      <w:r w:rsidR="008061A1">
        <w:t>server-based</w:t>
      </w:r>
      <w:r>
        <w:t xml:space="preserve"> cloud platform. Whereas the algorithms can still be run on any language, the web part and a possible API interface are likely to be implemented in JavaScript.</w:t>
      </w:r>
    </w:p>
    <w:p w14:paraId="52D6EEF6" w14:textId="77777777" w:rsidR="00D433AD" w:rsidRDefault="00D433AD" w:rsidP="008061A1">
      <w:pPr>
        <w:pStyle w:val="Kop3"/>
      </w:pPr>
      <w:bookmarkStart w:id="81" w:name="_Toc536792989"/>
      <w:bookmarkStart w:id="82" w:name="_Toc927529"/>
      <w:r>
        <w:t>Setup</w:t>
      </w:r>
      <w:bookmarkEnd w:id="81"/>
      <w:bookmarkEnd w:id="82"/>
    </w:p>
    <w:p w14:paraId="1A9A2D22" w14:textId="16215E71" w:rsidR="00D433AD" w:rsidRDefault="00D433AD" w:rsidP="00D433AD">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w:t>
      </w:r>
      <w:r>
        <w:lastRenderedPageBreak/>
        <w:t xml:space="preserve">as well as communicate via HTTP requests. Second, when considering a JavaScript based platform, the largest market share (over 60% </w:t>
      </w:r>
      <w:r>
        <w:fldChar w:fldCharType="begin"/>
      </w:r>
      <w:r w:rsidR="00D3030F">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D3030F">
        <w:rPr>
          <w:noProof/>
        </w:rPr>
        <w:t>[66]</w:t>
      </w:r>
      <w:r>
        <w:fldChar w:fldCharType="end"/>
      </w:r>
      <w:r>
        <w:t xml:space="preserve">) is attributed to Node.js webservers. </w:t>
      </w:r>
    </w:p>
    <w:p w14:paraId="27C23C0F" w14:textId="77777777" w:rsidR="00D433AD" w:rsidRDefault="00D433AD" w:rsidP="008061A1">
      <w:pPr>
        <w:pStyle w:val="Kop4"/>
      </w:pPr>
      <w:bookmarkStart w:id="83" w:name="_Toc536792990"/>
      <w:bookmarkStart w:id="84" w:name="_Toc927530"/>
      <w:r>
        <w:t>Software platform – Node.js</w:t>
      </w:r>
      <w:bookmarkEnd w:id="83"/>
      <w:bookmarkEnd w:id="84"/>
    </w:p>
    <w:p w14:paraId="09E43570" w14:textId="70F12E76" w:rsidR="00D433AD" w:rsidRDefault="00D433AD" w:rsidP="00D433AD">
      <w:r>
        <w:t xml:space="preserve">JavaScript was originally a client-side scripting language, running in the user’s browser, usually part of any website. Node.js </w:t>
      </w:r>
      <w:r>
        <w:fldChar w:fldCharType="begin"/>
      </w:r>
      <w:r w:rsidR="00D3030F">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D3030F">
        <w:rPr>
          <w:noProof/>
        </w:rPr>
        <w:t>[67]</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12E2B29A" w14:textId="77777777" w:rsidR="00D433AD" w:rsidRDefault="00D433AD" w:rsidP="008061A1">
      <w:pPr>
        <w:pStyle w:val="Kop4"/>
      </w:pPr>
      <w:bookmarkStart w:id="85" w:name="_Toc536792991"/>
      <w:bookmarkStart w:id="86" w:name="_Toc927531"/>
      <w:r>
        <w:t>Software library – npm</w:t>
      </w:r>
      <w:bookmarkEnd w:id="85"/>
      <w:bookmarkEnd w:id="86"/>
      <w:r>
        <w:t xml:space="preserve"> </w:t>
      </w:r>
    </w:p>
    <w:p w14:paraId="1DEA782B" w14:textId="070804C6" w:rsidR="00D433AD" w:rsidRDefault="00D433AD" w:rsidP="00D433AD">
      <w:r>
        <w:t xml:space="preserve">Aside from the above, an important feature of Node.js is that it has an expansive repository of packages that can be imported for use in applications. </w:t>
      </w:r>
      <w:r w:rsidRPr="002E695B">
        <w:t xml:space="preserve">This Node.js package manager (npm) </w:t>
      </w:r>
      <w:r>
        <w:rPr>
          <w:lang w:val="nl-NL"/>
        </w:rPr>
        <w:fldChar w:fldCharType="begin"/>
      </w:r>
      <w:r w:rsidR="00D3030F">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D3030F">
        <w:rPr>
          <w:noProof/>
        </w:rPr>
        <w:t>[68]</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68F990D4" w14:textId="4E882075" w:rsidR="00D433AD" w:rsidRDefault="00D433AD" w:rsidP="00D433AD">
      <w:r w:rsidRPr="008061A1">
        <w:rPr>
          <w:b/>
        </w:rPr>
        <w:t xml:space="preserve">Express </w:t>
      </w:r>
      <w:r w:rsidRPr="008061A1">
        <w:rPr>
          <w:b/>
        </w:rPr>
        <w:fldChar w:fldCharType="begin"/>
      </w:r>
      <w:r w:rsidR="00D3030F">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sidR="00D3030F">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564769B1" w14:textId="6249098B" w:rsidR="00D433AD" w:rsidRDefault="00D433AD" w:rsidP="00D433AD">
      <w:r w:rsidRPr="008061A1">
        <w:rPr>
          <w:b/>
        </w:rPr>
        <w:t xml:space="preserve">Mongoose </w:t>
      </w:r>
      <w:r w:rsidRPr="008061A1">
        <w:rPr>
          <w:b/>
        </w:rPr>
        <w:fldChar w:fldCharType="begin"/>
      </w:r>
      <w:r w:rsidR="00D3030F">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sidR="00D3030F">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rsidR="00924092">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21640327" w14:textId="4C88346B" w:rsidR="00D433AD" w:rsidRPr="008D7373" w:rsidRDefault="00D433AD" w:rsidP="00D433AD">
      <w:r w:rsidRPr="008061A1">
        <w:rPr>
          <w:b/>
        </w:rPr>
        <w:t xml:space="preserve">The ml.js suite </w:t>
      </w:r>
      <w:r w:rsidRPr="008061A1">
        <w:rPr>
          <w:b/>
        </w:rPr>
        <w:fldChar w:fldCharType="begin"/>
      </w:r>
      <w:r w:rsidR="00D3030F">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sidR="00D3030F">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rsidR="00924092">
        <w:t>3</w:t>
      </w:r>
      <w:r>
        <w:fldChar w:fldCharType="end"/>
      </w:r>
      <w:r>
        <w:t>.</w:t>
      </w:r>
    </w:p>
    <w:p w14:paraId="14D9B933" w14:textId="77777777" w:rsidR="00D433AD" w:rsidRDefault="00D433AD" w:rsidP="008061A1">
      <w:pPr>
        <w:pStyle w:val="Kop4"/>
      </w:pPr>
      <w:bookmarkStart w:id="87" w:name="_Toc536792992"/>
      <w:bookmarkStart w:id="88" w:name="_Toc927532"/>
      <w:r>
        <w:t>View engine – Handlebars</w:t>
      </w:r>
      <w:bookmarkEnd w:id="87"/>
      <w:bookmarkEnd w:id="88"/>
    </w:p>
    <w:p w14:paraId="1CAE9284" w14:textId="0EC3C777"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w:t>
      </w:r>
      <w:r>
        <w:lastRenderedPageBreak/>
        <w:t xml:space="preserve">(the visuals) and code to be separated. Handlebars </w:t>
      </w:r>
      <w:r>
        <w:fldChar w:fldCharType="begin"/>
      </w:r>
      <w:r w:rsidR="00D3030F">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D3030F">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8061A1">
      <w:pPr>
        <w:pStyle w:val="Kop4"/>
      </w:pPr>
      <w:bookmarkStart w:id="89" w:name="_Ref535035987"/>
      <w:bookmarkStart w:id="90" w:name="_Toc536792993"/>
      <w:bookmarkStart w:id="91" w:name="_Toc927533"/>
      <w:r>
        <w:t>Database – MongoDB</w:t>
      </w:r>
      <w:bookmarkEnd w:id="89"/>
      <w:bookmarkEnd w:id="90"/>
      <w:bookmarkEnd w:id="91"/>
      <w:r>
        <w:t xml:space="preserve"> </w:t>
      </w:r>
    </w:p>
    <w:p w14:paraId="20B57437" w14:textId="0478CCF4" w:rsidR="00D433AD" w:rsidRDefault="00D433AD" w:rsidP="00D433AD">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rsidR="00D3030F">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D3030F">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5C2A9F">
      <w:pPr>
        <w:pStyle w:val="Kop3"/>
        <w:rPr>
          <w:lang w:val="nl-NL"/>
        </w:rPr>
      </w:pPr>
      <w:bookmarkStart w:id="92" w:name="_Toc536792994"/>
      <w:bookmarkStart w:id="93" w:name="_Toc927534"/>
      <w:r>
        <w:rPr>
          <w:lang w:val="nl-NL"/>
        </w:rPr>
        <w:t>API</w:t>
      </w:r>
      <w:bookmarkEnd w:id="92"/>
      <w:bookmarkEnd w:id="93"/>
    </w:p>
    <w:p w14:paraId="493CFB36" w14:textId="2ED1D541"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w:t>
      </w:r>
      <w:proofErr w:type="gramStart"/>
      <w:r>
        <w:t>low level</w:t>
      </w:r>
      <w:proofErr w:type="gramEnd"/>
      <w:r>
        <w:t xml:space="preserve"> details of the platform on which it is running or the library it is using, it allows it to use </w:t>
      </w:r>
      <w:r w:rsidR="008061A1">
        <w:t>predefined building</w:t>
      </w:r>
      <w:r>
        <w:t xml:space="preserve">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5C2A9F">
      <w:pPr>
        <w:pStyle w:val="Kop4"/>
      </w:pPr>
      <w:bookmarkStart w:id="94" w:name="_Toc536792995"/>
      <w:bookmarkStart w:id="95" w:name="_Toc927535"/>
      <w:r>
        <w:t>Web APIs</w:t>
      </w:r>
      <w:bookmarkEnd w:id="94"/>
      <w:bookmarkEnd w:id="95"/>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proofErr w:type="gramStart"/>
      <w:r>
        <w:lastRenderedPageBreak/>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5C2A9F">
      <w:pPr>
        <w:pStyle w:val="Kop4"/>
      </w:pPr>
      <w:bookmarkStart w:id="96" w:name="_Toc536792996"/>
      <w:bookmarkStart w:id="97" w:name="_Toc927536"/>
      <w:r>
        <w:t>RESTful API</w:t>
      </w:r>
      <w:bookmarkEnd w:id="96"/>
      <w:bookmarkEnd w:id="97"/>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0D32DF6A"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D3030F">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D3030F">
        <w:rPr>
          <w:noProof/>
        </w:rPr>
        <w:t>[74]</w:t>
      </w:r>
      <w:r>
        <w:fldChar w:fldCharType="end"/>
      </w:r>
      <w:r>
        <w:t xml:space="preserve">. </w:t>
      </w:r>
    </w:p>
    <w:p w14:paraId="52ED58B2" w14:textId="75D49240" w:rsidR="00D433AD" w:rsidRDefault="00D433AD" w:rsidP="00D433AD">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w:t>
      </w:r>
      <w:r w:rsidR="008061A1">
        <w:t xml:space="preserve"> </w:t>
      </w:r>
      <w:r>
        <w:t xml:space="preserve">The most common methods (and the only ones used in this implementation) are </w:t>
      </w:r>
      <w:r>
        <w:fldChar w:fldCharType="begin"/>
      </w:r>
      <w:r w:rsidR="00D3030F">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D3030F">
        <w:rPr>
          <w:noProof/>
        </w:rPr>
        <w:t>[75]</w:t>
      </w:r>
      <w:r>
        <w:fldChar w:fldCharType="end"/>
      </w:r>
      <w:r>
        <w:t>:</w:t>
      </w:r>
      <w:r w:rsidR="008061A1">
        <w:t xml:space="preserve"> GET, POST and DELETE. They are used to respectively retrieve, </w:t>
      </w:r>
      <w:proofErr w:type="gramStart"/>
      <w:r w:rsidR="008061A1">
        <w:t>create</w:t>
      </w:r>
      <w:proofErr w:type="gramEnd"/>
      <w:r w:rsidR="008061A1">
        <w:t xml:space="preserve"> or update, and delete a resource.</w:t>
      </w:r>
    </w:p>
    <w:p w14:paraId="34CFBA5A" w14:textId="77777777" w:rsidR="005C2A9F" w:rsidRPr="00276235" w:rsidRDefault="005C2A9F" w:rsidP="005C2A9F">
      <w:pPr>
        <w:pStyle w:val="Kop3"/>
      </w:pPr>
      <w:bookmarkStart w:id="98" w:name="_Toc536792998"/>
      <w:bookmarkStart w:id="99" w:name="_Toc927538"/>
      <w:r>
        <w:t>Conclusions</w:t>
      </w:r>
      <w:bookmarkEnd w:id="98"/>
      <w:bookmarkEnd w:id="99"/>
    </w:p>
    <w:p w14:paraId="2FBB0586" w14:textId="42766E4F" w:rsidR="005C2A9F" w:rsidRDefault="005C2A9F" w:rsidP="00D433AD">
      <w:r>
        <w:t xml:space="preserve">Combining all the </w:t>
      </w:r>
      <w:proofErr w:type="gramStart"/>
      <w:r>
        <w:t>aforementioned aspects</w:t>
      </w:r>
      <w:proofErr w:type="gramEnd"/>
      <w:r>
        <w:t xml:space="preserve">, </w:t>
      </w:r>
      <w:r w:rsidR="005F2BF2">
        <w:t xml:space="preserve">in order to allow for easy collaboration with third-party software, </w:t>
      </w:r>
      <w:r>
        <w:t xml:space="preserve">a JavaScript based, Node.js server </w:t>
      </w:r>
      <w:r w:rsidR="005F2BF2">
        <w:t>was</w:t>
      </w:r>
      <w:r>
        <w:t xml:space="preserve"> established, along with a MongoDB database. It serves a frontend used to view statistics and allows for user input. All communication is </w:t>
      </w:r>
      <w:r>
        <w:lastRenderedPageBreak/>
        <w:t xml:space="preserve">done through a RESTful API. </w:t>
      </w:r>
      <w:r w:rsidR="005F2BF2">
        <w:t>For performing</w:t>
      </w:r>
      <w:r>
        <w:t xml:space="preserve"> complex machine learning calculations and matrix calculations, several library functions </w:t>
      </w:r>
      <w:r w:rsidR="005F2BF2">
        <w:t>were</w:t>
      </w:r>
      <w:r>
        <w:t xml:space="preserve"> imported.</w:t>
      </w:r>
    </w:p>
    <w:p w14:paraId="5849D052" w14:textId="255EA988" w:rsidR="004029AD" w:rsidRDefault="00025A95" w:rsidP="004029AD">
      <w:pPr>
        <w:pStyle w:val="Kop2"/>
      </w:pPr>
      <w:r>
        <w:t>The actual implementation – Notival</w:t>
      </w:r>
    </w:p>
    <w:p w14:paraId="6C533296" w14:textId="5991FA9A" w:rsidR="00FF10FA" w:rsidRPr="00FF10FA" w:rsidRDefault="00FF10FA" w:rsidP="00FF10FA">
      <w:pPr>
        <w:rPr>
          <w:b/>
        </w:rPr>
      </w:pPr>
      <w:r>
        <w:rPr>
          <w:b/>
        </w:rPr>
        <w:t>&lt;Plaatje Logo notival&gt;</w:t>
      </w:r>
    </w:p>
    <w:p w14:paraId="1D814A6E" w14:textId="6BC81A32" w:rsidR="00025A95" w:rsidRDefault="00025A95" w:rsidP="00025A95">
      <w:r>
        <w:t>The actual implementation of the designed concept was done in the form of an application called Noti</w:t>
      </w:r>
      <w:r w:rsidR="00FF10FA">
        <w:t>V</w:t>
      </w:r>
      <w:r>
        <w:t xml:space="preserve">al (VALue based NOTifications).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FF10FA">
        <w:t>.</w:t>
      </w:r>
    </w:p>
    <w:p w14:paraId="7C0A735E" w14:textId="76E0E845" w:rsidR="00FF10FA" w:rsidRDefault="00FF10FA" w:rsidP="00FF10FA">
      <w:pPr>
        <w:keepNext/>
        <w:jc w:val="center"/>
      </w:pPr>
      <w:r w:rsidRPr="00FF10FA">
        <w:drawing>
          <wp:inline distT="0" distB="0" distL="0" distR="0" wp14:anchorId="6E4C8B54" wp14:editId="65516D73">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8427" cy="2065313"/>
                    </a:xfrm>
                    <a:prstGeom prst="rect">
                      <a:avLst/>
                    </a:prstGeom>
                  </pic:spPr>
                </pic:pic>
              </a:graphicData>
            </a:graphic>
          </wp:inline>
        </w:drawing>
      </w:r>
      <w:r w:rsidRPr="00FF10FA">
        <w:drawing>
          <wp:inline distT="0" distB="0" distL="0" distR="0" wp14:anchorId="2D3B8B0A" wp14:editId="6051DA45">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3950" cy="2056919"/>
                    </a:xfrm>
                    <a:prstGeom prst="rect">
                      <a:avLst/>
                    </a:prstGeom>
                  </pic:spPr>
                </pic:pic>
              </a:graphicData>
            </a:graphic>
          </wp:inline>
        </w:drawing>
      </w:r>
    </w:p>
    <w:p w14:paraId="37F8D483" w14:textId="290CFEAC" w:rsidR="00FF10FA" w:rsidRDefault="00FF10FA" w:rsidP="00FF10FA">
      <w:pPr>
        <w:pStyle w:val="Bijschrift"/>
        <w:jc w:val="center"/>
      </w:pPr>
      <w:bookmarkStart w:id="100" w:name="_Ref1103497"/>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1</w:t>
      </w:r>
      <w:r w:rsidR="00B16441">
        <w:fldChar w:fldCharType="end"/>
      </w:r>
      <w:bookmarkEnd w:id="100"/>
      <w:r>
        <w:t>: Example views of the Notival Application</w:t>
      </w:r>
    </w:p>
    <w:p w14:paraId="43141541" w14:textId="45FE14F0" w:rsidR="00D84888" w:rsidRDefault="00D84888" w:rsidP="00D433AD">
      <w:r>
        <w:t>The most important aspects of NotiVal are</w:t>
      </w:r>
      <w:r w:rsidR="005C2A9F">
        <w:t xml:space="preserve"> its</w:t>
      </w:r>
      <w:r>
        <w:t>:</w:t>
      </w:r>
    </w:p>
    <w:p w14:paraId="1F7A8B8B" w14:textId="77777777" w:rsidR="005C2A9F" w:rsidRDefault="00D84888" w:rsidP="00D84888">
      <w:pPr>
        <w:pStyle w:val="Lijstalinea"/>
        <w:numPr>
          <w:ilvl w:val="0"/>
          <w:numId w:val="31"/>
        </w:numPr>
      </w:pPr>
      <w:r>
        <w:t xml:space="preserve">different types of resources </w:t>
      </w:r>
    </w:p>
    <w:p w14:paraId="28865CC4" w14:textId="555B0278" w:rsidR="008061A1" w:rsidRDefault="00D84888" w:rsidP="005C2A9F">
      <w:pPr>
        <w:pStyle w:val="Lijstalinea"/>
        <w:ind w:left="1060"/>
      </w:pPr>
      <w:r>
        <w:t>(as used accessed through the API and used in its algorithms)</w:t>
      </w:r>
    </w:p>
    <w:p w14:paraId="70DF02B7" w14:textId="02B7844C" w:rsidR="00D84888" w:rsidRDefault="00D84888" w:rsidP="00D84888">
      <w:pPr>
        <w:pStyle w:val="Lijstalinea"/>
        <w:numPr>
          <w:ilvl w:val="0"/>
          <w:numId w:val="31"/>
        </w:numPr>
      </w:pPr>
      <w:r>
        <w:t>analysis of incoming data</w:t>
      </w:r>
    </w:p>
    <w:p w14:paraId="088BC57D" w14:textId="79D4AC5D" w:rsidR="005C2A9F" w:rsidRDefault="005C2A9F" w:rsidP="00D84888">
      <w:pPr>
        <w:pStyle w:val="Lijstalinea"/>
        <w:numPr>
          <w:ilvl w:val="0"/>
          <w:numId w:val="31"/>
        </w:numPr>
      </w:pPr>
      <w:r>
        <w:t>creation of prediction models</w:t>
      </w:r>
    </w:p>
    <w:p w14:paraId="5116B046" w14:textId="79F9C92F" w:rsidR="005C2A9F" w:rsidRDefault="005C2A9F" w:rsidP="005C2A9F">
      <w:pPr>
        <w:pStyle w:val="Lijstalinea"/>
        <w:numPr>
          <w:ilvl w:val="0"/>
          <w:numId w:val="31"/>
        </w:numPr>
      </w:pPr>
      <w:r>
        <w:t>moment selection</w:t>
      </w:r>
    </w:p>
    <w:p w14:paraId="7EA81538" w14:textId="51471CB3" w:rsidR="005C2A9F" w:rsidRDefault="005C2A9F" w:rsidP="005C2A9F">
      <w:r>
        <w:t>These will be explained in the next sections and, where necessary, supported by fragments of code for clarity.</w:t>
      </w:r>
      <w:r w:rsidR="00035A0C">
        <w:t xml:space="preserve"> </w:t>
      </w:r>
      <w:r w:rsidR="005062FE">
        <w:t xml:space="preserve">The full source code can be found for analysis at: </w:t>
      </w:r>
      <w:hyperlink r:id="rId16" w:history="1">
        <w:r w:rsidR="005062FE" w:rsidRPr="006F43B0">
          <w:rPr>
            <w:rStyle w:val="Hyperlink"/>
          </w:rPr>
          <w:t>https://github.com/RomanovX/Thesis</w:t>
        </w:r>
      </w:hyperlink>
      <w:r w:rsidR="005062FE">
        <w:t xml:space="preserve"> </w:t>
      </w:r>
    </w:p>
    <w:p w14:paraId="663A77E6" w14:textId="4C5F4674" w:rsidR="00D433AD" w:rsidRDefault="005C2A9F" w:rsidP="00D433AD">
      <w:pPr>
        <w:pStyle w:val="Kop3"/>
      </w:pPr>
      <w:r>
        <w:t>Resources</w:t>
      </w:r>
    </w:p>
    <w:p w14:paraId="6C16A3C5" w14:textId="4214ADCE" w:rsidR="00D433AD" w:rsidRDefault="00D433AD" w:rsidP="00D433AD">
      <w:r>
        <w:t xml:space="preserve">Resources </w:t>
      </w:r>
      <w:r w:rsidR="00EE7725">
        <w:t xml:space="preserve">are </w:t>
      </w:r>
      <w:r>
        <w:t xml:space="preserve">used within </w:t>
      </w:r>
      <w:r w:rsidR="005C2A9F">
        <w:t>NotiVal</w:t>
      </w:r>
      <w:r>
        <w:t xml:space="preserve"> </w:t>
      </w:r>
      <w:r w:rsidR="00EE7725">
        <w:t xml:space="preserve">to contain the most important pieces of data. They are provided </w:t>
      </w:r>
      <w:r>
        <w:t>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following the REST principles</w:t>
      </w:r>
      <w:r w:rsidR="00EE7725">
        <w:t xml:space="preserve">. </w:t>
      </w:r>
      <w:r w:rsidR="00EE7725">
        <w:lastRenderedPageBreak/>
        <w:t>Consequently, they are stored in a database corresponding to clearly defined models, allowing for easy use further down the road, preventing errors. These main resources are</w:t>
      </w:r>
      <w:r>
        <w:t>:</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5EE94335" w14:textId="1F68674B"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034F61F2" w14:textId="176D2F26" w:rsidR="005C2A9F" w:rsidRDefault="005C2A9F" w:rsidP="00D433AD">
      <w:pPr>
        <w:pStyle w:val="Subkopje"/>
        <w:rPr>
          <w:i w:val="0"/>
        </w:rPr>
      </w:pPr>
    </w:p>
    <w:p w14:paraId="06142D82" w14:textId="77777777" w:rsidR="005C2A9F" w:rsidRDefault="005C2A9F" w:rsidP="005C2A9F">
      <w:pPr>
        <w:pStyle w:val="Subkopje"/>
        <w:keepNext/>
      </w:pPr>
      <w:r w:rsidRPr="005C2A9F">
        <w:rPr>
          <w:i w:val="0"/>
        </w:rPr>
        <w:drawing>
          <wp:inline distT="0" distB="0" distL="0" distR="0" wp14:anchorId="37E5F15B" wp14:editId="5EAFA1F5">
            <wp:extent cx="5860415" cy="2041525"/>
            <wp:effectExtent l="0" t="0" r="0" b="317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60415" cy="2041525"/>
                    </a:xfrm>
                    <a:prstGeom prst="rect">
                      <a:avLst/>
                    </a:prstGeom>
                  </pic:spPr>
                </pic:pic>
              </a:graphicData>
            </a:graphic>
          </wp:inline>
        </w:drawing>
      </w:r>
    </w:p>
    <w:p w14:paraId="24C8E28E" w14:textId="5EA12CCA" w:rsidR="005C2A9F" w:rsidRPr="005C2A9F" w:rsidRDefault="005C2A9F" w:rsidP="005C2A9F">
      <w:pPr>
        <w:pStyle w:val="Bijschrift"/>
      </w:pPr>
      <w:bookmarkStart w:id="101" w:name="_Ref1104904"/>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2</w:t>
      </w:r>
      <w:r w:rsidR="00B16441">
        <w:fldChar w:fldCharType="end"/>
      </w:r>
      <w:bookmarkEnd w:id="101"/>
      <w:r>
        <w:t>: RESTful implementation of resource access</w:t>
      </w:r>
    </w:p>
    <w:p w14:paraId="402EC676" w14:textId="41E4F442" w:rsidR="005C2A9F" w:rsidRDefault="005C2A9F" w:rsidP="005C2A9F">
      <w:pPr>
        <w:pStyle w:val="Kop3"/>
      </w:pPr>
      <w:r>
        <w:t>Analysis of incoming data</w:t>
      </w:r>
    </w:p>
    <w:p w14:paraId="4A7C5ABC" w14:textId="0F4225EE" w:rsidR="00D433AD" w:rsidRDefault="00EE7725" w:rsidP="00D433AD">
      <w:r>
        <w:t xml:space="preserve">Incoming data is analyzed in two moments. Either when a new user activity is recorded through an API call, or when a dataset file is submitted. </w:t>
      </w:r>
      <w:r w:rsidR="005C2A9F">
        <w:t xml:space="preserve">While the analysis of the incoming data </w:t>
      </w:r>
      <w:proofErr w:type="gramStart"/>
      <w:r w:rsidR="005C2A9F">
        <w:t>in itself is</w:t>
      </w:r>
      <w:proofErr w:type="gramEnd"/>
      <w:r w:rsidR="005C2A9F">
        <w:t xml:space="preserve"> not very exciting, there are two important aspects to discuss. </w:t>
      </w:r>
    </w:p>
    <w:p w14:paraId="70DF1D04" w14:textId="1B63BDAB" w:rsidR="005C2A9F" w:rsidRDefault="005C2A9F" w:rsidP="005C2A9F">
      <w:pPr>
        <w:pStyle w:val="Kop4"/>
      </w:pPr>
      <w:r>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A95052" w:rsidR="005C2A9F" w:rsidRDefault="00447437" w:rsidP="005C2A9F">
      <w:r>
        <w:lastRenderedPageBreak/>
        <w:t xml:space="preserve">First, it could occur that an activity that was started was never completed. This anomaly only occurred twice in the used dataset, so these entries were simply omitted. Second, a new activity could be started before a prior one was completed. This was solved by finding corresponding events rather than assuming that two subsequent events always corresponded, as shown in </w:t>
      </w:r>
      <w:r>
        <w:fldChar w:fldCharType="begin"/>
      </w:r>
      <w:r>
        <w:instrText xml:space="preserve"> REF _Ref1105383 \h </w:instrText>
      </w:r>
      <w:r>
        <w:fldChar w:fldCharType="separate"/>
      </w:r>
      <w:r>
        <w:t xml:space="preserve">Figure </w:t>
      </w:r>
      <w:r>
        <w:rPr>
          <w:noProof/>
        </w:rPr>
        <w:t>4</w:t>
      </w:r>
      <w:r>
        <w:t>.</w:t>
      </w:r>
      <w:r>
        <w:rPr>
          <w:noProof/>
        </w:rPr>
        <w:t>3</w:t>
      </w:r>
      <w:r>
        <w:fldChar w:fldCharType="end"/>
      </w:r>
      <w:r>
        <w:t>.</w:t>
      </w:r>
    </w:p>
    <w:p w14:paraId="6E64DC98" w14:textId="0A4FFE80" w:rsidR="00447437" w:rsidRDefault="00447437" w:rsidP="00447437">
      <w:pPr>
        <w:keepNext/>
      </w:pPr>
      <w:bookmarkStart w:id="102" w:name="_Ref1105383"/>
      <w:r w:rsidRPr="00447437">
        <w:drawing>
          <wp:inline distT="0" distB="0" distL="0" distR="0" wp14:anchorId="6E9ED9C1" wp14:editId="32EE2092">
            <wp:extent cx="5860415" cy="190627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60415" cy="1906270"/>
                    </a:xfrm>
                    <a:prstGeom prst="rect">
                      <a:avLst/>
                    </a:prstGeom>
                  </pic:spPr>
                </pic:pic>
              </a:graphicData>
            </a:graphic>
          </wp:inline>
        </w:drawing>
      </w:r>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3</w:t>
      </w:r>
      <w:r w:rsidR="00B16441">
        <w:fldChar w:fldCharType="end"/>
      </w:r>
      <w:bookmarkEnd w:id="102"/>
      <w:r>
        <w:t>: Finding matching events</w:t>
      </w:r>
    </w:p>
    <w:p w14:paraId="0AF02E44" w14:textId="4FC87AE3" w:rsidR="00447437" w:rsidRDefault="00447437" w:rsidP="00447437">
      <w:pPr>
        <w:pStyle w:val="Kop4"/>
      </w:pPr>
      <w:r>
        <w:t>Analyzing starting times</w:t>
      </w:r>
    </w:p>
    <w:p w14:paraId="591F40C9" w14:textId="7B945AB5" w:rsidR="00447437" w:rsidRDefault="00EE7725" w:rsidP="00447437">
      <w:r>
        <w:t xml:space="preserve">The third major aspect of the implementation is its clustering. </w:t>
      </w:r>
      <w:proofErr w:type="gramStart"/>
      <w:r w:rsidR="00447437">
        <w:t>In order to</w:t>
      </w:r>
      <w:proofErr w:type="gramEnd"/>
      <w:r w:rsidR="00447437">
        <w:t xml:space="preserve"> cluster by starting times, these times had to be converted from a date into a number corresponding to the time on the day. The simplest solution was to use the number of minutes since midnight, as shown in </w:t>
      </w:r>
      <w:r w:rsidR="00C755B5">
        <w:fldChar w:fldCharType="begin"/>
      </w:r>
      <w:r w:rsidR="00C755B5">
        <w:instrText xml:space="preserve"> REF _Ref1106913 \h </w:instrText>
      </w:r>
      <w:r w:rsidR="00C755B5">
        <w:fldChar w:fldCharType="separate"/>
      </w:r>
      <w:r w:rsidR="00C755B5">
        <w:t xml:space="preserve">Figure </w:t>
      </w:r>
      <w:r w:rsidR="00C755B5">
        <w:rPr>
          <w:noProof/>
        </w:rPr>
        <w:t>4</w:t>
      </w:r>
      <w:r w:rsidR="00C755B5">
        <w:t>.</w:t>
      </w:r>
      <w:r w:rsidR="00C755B5">
        <w:rPr>
          <w:noProof/>
        </w:rPr>
        <w:t>4</w:t>
      </w:r>
      <w:r w:rsidR="00C755B5">
        <w:fldChar w:fldCharType="end"/>
      </w:r>
      <w:r w:rsidR="00447437">
        <w: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F06D393" w14:textId="6E3B3826" w:rsidR="00C755B5" w:rsidRDefault="00C755B5" w:rsidP="00C755B5">
      <w:pPr>
        <w:keepNext/>
      </w:pPr>
      <w:bookmarkStart w:id="103" w:name="_Ref1106913"/>
      <w:r w:rsidRPr="00C755B5">
        <w:lastRenderedPageBreak/>
        <w:drawing>
          <wp:inline distT="0" distB="0" distL="0" distR="0" wp14:anchorId="715F7A49" wp14:editId="4BDB6CF6">
            <wp:extent cx="4265222" cy="1905000"/>
            <wp:effectExtent l="0" t="0" r="2540" b="0"/>
            <wp:docPr id="86"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67360" cy="1905955"/>
                    </a:xfrm>
                    <a:prstGeom prst="rect">
                      <a:avLst/>
                    </a:prstGeom>
                  </pic:spPr>
                </pic:pic>
              </a:graphicData>
            </a:graphic>
          </wp:inline>
        </w:drawing>
      </w:r>
      <w:r>
        <w:b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4</w:t>
      </w:r>
      <w:r w:rsidR="00B16441">
        <w:fldChar w:fldCharType="end"/>
      </w:r>
      <w:bookmarkEnd w:id="103"/>
      <w:r>
        <w:t>: Code to acquire properly formatted starting times</w:t>
      </w:r>
    </w:p>
    <w:p w14:paraId="3335D229" w14:textId="29D317AC" w:rsidR="00D3030F" w:rsidRDefault="00D3030F" w:rsidP="00D3030F">
      <w:pPr>
        <w:pStyle w:val="Kop3"/>
      </w:pPr>
      <w:r>
        <w:t>Prediction models</w:t>
      </w:r>
    </w:p>
    <w:p w14:paraId="091672F3" w14:textId="62B63743"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C755B5">
        <w:t xml:space="preserve">As shown in </w:t>
      </w:r>
      <w:r w:rsidR="00204063">
        <w:fldChar w:fldCharType="begin"/>
      </w:r>
      <w:r w:rsidR="00204063">
        <w:instrText xml:space="preserve"> REF _Ref1107014 \h </w:instrText>
      </w:r>
      <w:r w:rsidR="00204063">
        <w:fldChar w:fldCharType="separate"/>
      </w:r>
      <w:r w:rsidR="00204063">
        <w:t xml:space="preserve">Figure </w:t>
      </w:r>
      <w:r w:rsidR="00204063">
        <w:rPr>
          <w:noProof/>
        </w:rPr>
        <w:t>4</w:t>
      </w:r>
      <w:r w:rsidR="00204063">
        <w:t>.</w:t>
      </w:r>
      <w:r w:rsidR="00204063">
        <w:rPr>
          <w:noProof/>
        </w:rPr>
        <w:t>5</w:t>
      </w:r>
      <w:r w:rsidR="00204063">
        <w:fldChar w:fldCharType="end"/>
      </w:r>
      <w:r w:rsidR="00C755B5">
        <w:t xml:space="preserve">. a similar procedure and similar parameters were used as described in the paper by Nazerfard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6416BBEC" w14:textId="3FECEE4A" w:rsidR="00447437" w:rsidRPr="00447437" w:rsidRDefault="00C755B5" w:rsidP="00204063">
      <w:pPr>
        <w:keepNext/>
      </w:pPr>
      <w:bookmarkStart w:id="104" w:name="_Ref1107014"/>
      <w:r w:rsidRPr="00C755B5">
        <w:drawing>
          <wp:inline distT="0" distB="0" distL="0" distR="0" wp14:anchorId="2DBBD817" wp14:editId="3D3FAB07">
            <wp:extent cx="5860415" cy="2564765"/>
            <wp:effectExtent l="0" t="0" r="0" b="635"/>
            <wp:docPr id="88" name="Afbeelding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0415" cy="2564765"/>
                    </a:xfrm>
                    <a:prstGeom prst="rect">
                      <a:avLst/>
                    </a:prstGeom>
                  </pic:spPr>
                </pic:pic>
              </a:graphicData>
            </a:graphic>
          </wp:inline>
        </w:drawing>
      </w:r>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5</w:t>
      </w:r>
      <w:r w:rsidR="00B16441">
        <w:fldChar w:fldCharType="end"/>
      </w:r>
      <w:bookmarkEnd w:id="104"/>
      <w:r>
        <w:t>: Code to calculate clusters</w:t>
      </w:r>
    </w:p>
    <w:p w14:paraId="55997F73" w14:textId="649D5A68" w:rsidR="00447437" w:rsidRDefault="00204063" w:rsidP="00204063">
      <w:pPr>
        <w:pStyle w:val="Kop3"/>
      </w:pPr>
      <w:r>
        <w:t xml:space="preserve">The appropriate time – </w:t>
      </w:r>
      <w:r w:rsidR="00035A0C">
        <w:t>implementation</w:t>
      </w:r>
    </w:p>
    <w:p w14:paraId="30B0B056" w14:textId="77777777"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 xml:space="preserve">Given that the recorded activities were already processed into prediction models, there only one major part remaining in </w:t>
      </w:r>
      <w:r>
        <w:lastRenderedPageBreak/>
        <w:t>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 and shown in </w:t>
      </w:r>
      <w:r w:rsidR="00204063">
        <w:fldChar w:fldCharType="begin"/>
      </w:r>
      <w:r w:rsidR="00204063">
        <w:instrText xml:space="preserve"> REF _Ref1107522 \h </w:instrText>
      </w:r>
      <w:r w:rsidR="00204063">
        <w:fldChar w:fldCharType="separate"/>
      </w:r>
      <w:r w:rsidR="00204063">
        <w:t xml:space="preserve">Figure </w:t>
      </w:r>
      <w:r w:rsidR="00204063">
        <w:rPr>
          <w:noProof/>
        </w:rPr>
        <w:t>4</w:t>
      </w:r>
      <w:r w:rsidR="00204063">
        <w:t>.</w:t>
      </w:r>
      <w:r w:rsidR="00204063">
        <w:rPr>
          <w:noProof/>
        </w:rPr>
        <w:t>6</w:t>
      </w:r>
      <w:r w:rsidR="00204063">
        <w:fldChar w:fldCharType="end"/>
      </w:r>
      <w:r w:rsidR="00204063">
        <w:t xml:space="preserve">. </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6A8F1E8B" w14:textId="0BD92786" w:rsidR="00204063" w:rsidRDefault="00204063" w:rsidP="00035A0C">
      <w:r w:rsidRPr="00204063">
        <w:drawing>
          <wp:inline distT="0" distB="0" distL="0" distR="0" wp14:anchorId="1A378664" wp14:editId="5F7BC21F">
            <wp:extent cx="5613400" cy="3159780"/>
            <wp:effectExtent l="0" t="0" r="0" b="2540"/>
            <wp:docPr id="90" name="Afbeelding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29147" cy="3168644"/>
                    </a:xfrm>
                    <a:prstGeom prst="rect">
                      <a:avLst/>
                    </a:prstGeom>
                  </pic:spPr>
                </pic:pic>
              </a:graphicData>
            </a:graphic>
          </wp:inline>
        </w:drawing>
      </w:r>
      <w:bookmarkStart w:id="105" w:name="_Ref1107522"/>
      <w:r>
        <w:b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6</w:t>
      </w:r>
      <w:r w:rsidR="00B16441">
        <w:fldChar w:fldCharType="end"/>
      </w:r>
      <w:bookmarkEnd w:id="105"/>
      <w:r>
        <w:t>: Code for Markov chain calculations</w:t>
      </w:r>
    </w:p>
    <w:p w14:paraId="539354C4" w14:textId="26331658" w:rsidR="00035A0C" w:rsidRDefault="00035A0C" w:rsidP="00035A0C">
      <w:pPr>
        <w:pStyle w:val="Kop3"/>
      </w:pPr>
      <w:r>
        <w:t>Testing</w:t>
      </w:r>
    </w:p>
    <w:p w14:paraId="10ECF215" w14:textId="5C7D13DA" w:rsidR="00035A0C" w:rsidRPr="00035A0C" w:rsidRDefault="00B5554C" w:rsidP="00035A0C">
      <w:r>
        <w:t>The final part of the implementation consisted of creating a testing suite. This testing suite would allow for randomization of selecting test cases, QUVs, and deadlines. This will, however, be explained in the next chapter.</w:t>
      </w:r>
    </w:p>
    <w:p w14:paraId="7D708942" w14:textId="5196F21C" w:rsidR="00D433AD" w:rsidRDefault="00D433AD" w:rsidP="00D433AD">
      <w:pPr>
        <w:pStyle w:val="Kop1"/>
      </w:pPr>
      <w:r>
        <w:br w:type="page"/>
      </w:r>
      <w:r>
        <w:lastRenderedPageBreak/>
        <w:br/>
      </w:r>
      <w:bookmarkStart w:id="106" w:name="_Toc536792999"/>
      <w:bookmarkStart w:id="107" w:name="_Toc927539"/>
      <w:bookmarkStart w:id="108" w:name="_Ref1099329"/>
      <w:bookmarkStart w:id="109" w:name="_Ref1099335"/>
      <w:r>
        <w:t>Experimentation</w:t>
      </w:r>
      <w:bookmarkEnd w:id="106"/>
      <w:bookmarkEnd w:id="107"/>
      <w:bookmarkEnd w:id="108"/>
      <w:bookmarkEnd w:id="109"/>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36EBC07E" w:rsidR="00D433AD" w:rsidRDefault="00D433AD" w:rsidP="00D433AD">
      <w:r>
        <w:t xml:space="preserve">While having a proper implementation shows that the concept is achievable, it is more interesting to </w:t>
      </w:r>
      <w:r w:rsidR="00497D4F">
        <w:t>see</w:t>
      </w:r>
      <w:r>
        <w:t xml:space="preserve"> if the model shows improved performance. </w:t>
      </w:r>
      <w:r w:rsidR="00497D4F">
        <w:t>To</w:t>
      </w:r>
      <w:r>
        <w:t xml:space="preserve"> do this, a method of testing was established and consequently tested. </w:t>
      </w:r>
    </w:p>
    <w:p w14:paraId="11EF3429" w14:textId="228BE06F" w:rsidR="00D433AD" w:rsidRDefault="00DD3D5B" w:rsidP="00D433AD">
      <w:pPr>
        <w:pStyle w:val="Kop2"/>
      </w:pPr>
      <w:r>
        <w:t>Method</w:t>
      </w:r>
    </w:p>
    <w:p w14:paraId="5C5FE2DF" w14:textId="514490FE" w:rsidR="00F925F0" w:rsidRDefault="00D433AD" w:rsidP="00D433AD">
      <w:r>
        <w:t xml:space="preserve">To recap on the concept, the idea is to find </w:t>
      </w:r>
      <w:r w:rsidR="0003480A">
        <w:t xml:space="preserve">a moment, </w:t>
      </w:r>
      <w:r>
        <w:t>an activity</w:t>
      </w:r>
      <w:r w:rsidR="0003480A">
        <w:t>,</w:t>
      </w:r>
      <w:r>
        <w:t xml:space="preserve"> </w:t>
      </w:r>
      <w:r w:rsidR="0003480A">
        <w:t>during</w:t>
      </w:r>
      <w:r>
        <w:t xml:space="preserve"> which the notification will be presented. </w:t>
      </w:r>
      <w:r w:rsidR="00F925F0">
        <w:t>To find this moment, for every user, several variables are known and several variables may be calculated from them:</w:t>
      </w:r>
    </w:p>
    <w:p w14:paraId="31DC8497" w14:textId="77777777" w:rsidR="00F925F0" w:rsidRDefault="00F925F0" w:rsidP="00D433AD">
      <w:pPr>
        <w:rPr>
          <w:b/>
        </w:rPr>
        <w:sectPr w:rsidR="00F925F0" w:rsidSect="00CD2A98">
          <w:type w:val="continuous"/>
          <w:pgSz w:w="11907" w:h="16839" w:code="9"/>
          <w:pgMar w:top="1267" w:right="1339" w:bottom="1694" w:left="1339" w:header="720" w:footer="720" w:gutter="0"/>
          <w:cols w:space="720"/>
          <w:docGrid w:linePitch="360"/>
        </w:sectPr>
      </w:pPr>
    </w:p>
    <w:p w14:paraId="499B12D5" w14:textId="467C83E3" w:rsidR="00F925F0" w:rsidRDefault="00F925F0" w:rsidP="00D433AD">
      <w:pPr>
        <w:rPr>
          <w:b/>
        </w:rPr>
      </w:pPr>
      <w:r>
        <w:rPr>
          <w:b/>
        </w:rPr>
        <w:t>What is known:</w:t>
      </w:r>
    </w:p>
    <w:p w14:paraId="115A0F24" w14:textId="28E6B6FB" w:rsidR="00F925F0" w:rsidRDefault="00F925F0" w:rsidP="00F925F0">
      <w:pPr>
        <w:pStyle w:val="Lijstalinea"/>
        <w:numPr>
          <w:ilvl w:val="0"/>
          <w:numId w:val="31"/>
        </w:numPr>
        <w:ind w:left="426"/>
      </w:pPr>
      <w:r>
        <w:t>The activities of all users</w:t>
      </w:r>
    </w:p>
    <w:p w14:paraId="10997126" w14:textId="0D46B1D3" w:rsidR="00F925F0" w:rsidRDefault="00F925F0" w:rsidP="00F925F0">
      <w:pPr>
        <w:pStyle w:val="Lijstalinea"/>
        <w:numPr>
          <w:ilvl w:val="0"/>
          <w:numId w:val="31"/>
        </w:numPr>
        <w:ind w:left="426"/>
      </w:pPr>
      <w:r>
        <w:t>The most recent activity</w:t>
      </w:r>
    </w:p>
    <w:p w14:paraId="6C20AA5D" w14:textId="0E00D3D1" w:rsidR="00F925F0" w:rsidRDefault="00F925F0" w:rsidP="00F925F0">
      <w:pPr>
        <w:pStyle w:val="Lijstalinea"/>
        <w:numPr>
          <w:ilvl w:val="0"/>
          <w:numId w:val="31"/>
        </w:numPr>
        <w:ind w:left="426"/>
      </w:pPr>
      <w:r>
        <w:t>The QUVs (quantified user values)</w:t>
      </w:r>
    </w:p>
    <w:p w14:paraId="50CABA6A" w14:textId="6F9182DB" w:rsidR="00F925F0" w:rsidRDefault="00F925F0" w:rsidP="00F925F0">
      <w:pPr>
        <w:pStyle w:val="Lijstalinea"/>
        <w:numPr>
          <w:ilvl w:val="0"/>
          <w:numId w:val="31"/>
        </w:numPr>
        <w:ind w:left="426"/>
      </w:pPr>
      <w:r>
        <w:t>The deadline</w:t>
      </w:r>
    </w:p>
    <w:p w14:paraId="3C55ECAB" w14:textId="033A5F91" w:rsidR="00F925F0" w:rsidRDefault="00F925F0" w:rsidP="00F925F0">
      <w:pPr>
        <w:rPr>
          <w:b/>
        </w:rPr>
      </w:pPr>
      <w:r>
        <w:rPr>
          <w:b/>
        </w:rPr>
        <w:br w:type="column"/>
      </w:r>
      <w:r>
        <w:rPr>
          <w:b/>
        </w:rPr>
        <w:t>What is to be calculated:</w:t>
      </w:r>
    </w:p>
    <w:p w14:paraId="79BEB137" w14:textId="7F7D9B40" w:rsidR="00F925F0" w:rsidRPr="00F925F0" w:rsidRDefault="00F925F0" w:rsidP="00F925F0">
      <w:pPr>
        <w:pStyle w:val="Lijstalinea"/>
        <w:numPr>
          <w:ilvl w:val="0"/>
          <w:numId w:val="31"/>
        </w:numPr>
        <w:ind w:left="426"/>
      </w:pPr>
      <w:r>
        <w:t xml:space="preserve">The expected value (probability </w:t>
      </w:r>
      <m:oMath>
        <m:r>
          <w:rPr>
            <w:rFonts w:ascii="Cambria Math" w:hAnsi="Cambria Math"/>
          </w:rPr>
          <m:t>×</m:t>
        </m:r>
      </m:oMath>
      <w:r>
        <w:rPr>
          <w:rFonts w:eastAsiaTheme="minorEastAsia"/>
        </w:rPr>
        <w:t xml:space="preserve"> QUV) of each possible moment</w:t>
      </w:r>
    </w:p>
    <w:p w14:paraId="10B9EBDA" w14:textId="5D9938EA" w:rsidR="00F925F0" w:rsidRDefault="00F925F0" w:rsidP="00F925F0">
      <w:pPr>
        <w:pStyle w:val="Lijstalinea"/>
        <w:numPr>
          <w:ilvl w:val="0"/>
          <w:numId w:val="31"/>
        </w:numPr>
        <w:ind w:left="426"/>
      </w:pPr>
      <w:r>
        <w:t>The expected time (in steps) between this moment and the deadline</w:t>
      </w:r>
    </w:p>
    <w:p w14:paraId="5A295966" w14:textId="3A9D3937" w:rsidR="00F925F0" w:rsidRDefault="00F925F0" w:rsidP="00F925F0">
      <w:pPr>
        <w:pStyle w:val="Lijstalinea"/>
        <w:numPr>
          <w:ilvl w:val="0"/>
          <w:numId w:val="31"/>
        </w:numPr>
        <w:ind w:left="426"/>
      </w:pPr>
      <w:r>
        <w:t>A score meant for optimization, aimed at maximizing the expected value and minimizing the expected time</w:t>
      </w:r>
    </w:p>
    <w:p w14:paraId="29D59ED0" w14:textId="77777777" w:rsidR="00F925F0" w:rsidRDefault="00F925F0" w:rsidP="00F925F0">
      <w:pPr>
        <w:sectPr w:rsidR="00F925F0" w:rsidSect="00F925F0">
          <w:type w:val="continuous"/>
          <w:pgSz w:w="11907" w:h="16839" w:code="9"/>
          <w:pgMar w:top="1267" w:right="1339" w:bottom="1694" w:left="1339" w:header="720" w:footer="720" w:gutter="0"/>
          <w:cols w:num="2" w:space="720"/>
          <w:docGrid w:linePitch="360"/>
        </w:sectPr>
      </w:pPr>
    </w:p>
    <w:p w14:paraId="23688800" w14:textId="7CFEFB1C" w:rsidR="000133BB" w:rsidRDefault="000133BB" w:rsidP="000133BB">
      <w:r>
        <w:t xml:space="preserve">For this, the activities of the user are clustered. Given the knowledge of each successive cluster, a predictive model is made. Based on this model and a given deadline, the moment selection is done according to the following </w:t>
      </w:r>
      <w:r w:rsidR="00A01601">
        <w:t>algorithm</w:t>
      </w:r>
      <w:r>
        <w:t>:</w:t>
      </w:r>
    </w:p>
    <w:p w14:paraId="06A4B929" w14:textId="6FF8D660" w:rsidR="000133BB" w:rsidRDefault="000133BB" w:rsidP="000133BB">
      <w:pPr>
        <w:pStyle w:val="Citaat"/>
      </w:pPr>
      <w:r>
        <w:t>Given a current activity cluster A and a goal activity Z, we are looking for an activity cluster S with the highest QUV, that will be reached with only a minimal number of expected steps remaining before Z is reached. So:</w:t>
      </w:r>
    </w:p>
    <w:p w14:paraId="78601D8D" w14:textId="0D46AD9A" w:rsidR="000133BB" w:rsidRDefault="000133BB" w:rsidP="000133BB">
      <w:pPr>
        <w:pStyle w:val="Citaat"/>
        <w:jc w:val="center"/>
        <w:rPr>
          <w:b/>
        </w:rPr>
      </w:pPr>
      <w:r w:rsidRPr="00CD1444">
        <w:rPr>
          <w:b/>
        </w:rPr>
        <w:lastRenderedPageBreak/>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B7EB76C" w14:textId="423C5C96" w:rsidR="00A01601" w:rsidRPr="00A01601" w:rsidRDefault="00A01601" w:rsidP="00A01601">
      <w:pPr>
        <w:pStyle w:val="Citaat"/>
      </w:pPr>
      <w:r>
        <w:t>If the predicted activity cluster S corresponds to the next recorded activity cluster, the notification is dispatched. Else the newly recorded activity cluster is set as the new state A and the process is repeated. This continues until either an S is found, or Z is reached.</w:t>
      </w:r>
    </w:p>
    <w:p w14:paraId="05ADEB9F" w14:textId="2ACDDC95" w:rsidR="00F925F0" w:rsidRDefault="000133BB" w:rsidP="00D433AD">
      <w:r>
        <w:t xml:space="preserve">With the concept and implementations as discussed in the past chapters, this could now be calculated. However, to test the actual improvements of the concept, </w:t>
      </w:r>
      <w:r w:rsidR="00DE539C">
        <w:t xml:space="preserve">two matters had to be decided upon: a baseline scenario and a method of </w:t>
      </w:r>
      <w:r w:rsidR="00A7731D">
        <w:t>scoring and comparing</w:t>
      </w:r>
      <w:r w:rsidR="00DE539C">
        <w:t>.</w:t>
      </w:r>
    </w:p>
    <w:p w14:paraId="52A7890C" w14:textId="77777777" w:rsidR="00DE539C" w:rsidRPr="0084242F" w:rsidRDefault="00DE539C" w:rsidP="00DE539C">
      <w:pPr>
        <w:pStyle w:val="Kop3"/>
      </w:pPr>
      <w:bookmarkStart w:id="110" w:name="_Toc536793002"/>
      <w:bookmarkStart w:id="111" w:name="_Toc927542"/>
      <w:r>
        <w:t>Baseline</w:t>
      </w:r>
      <w:bookmarkEnd w:id="110"/>
      <w:bookmarkEnd w:id="111"/>
    </w:p>
    <w:p w14:paraId="00418368" w14:textId="6037F310" w:rsidR="00DE539C" w:rsidRDefault="00DE539C" w:rsidP="00DE539C">
      <w:r>
        <w:t xml:space="preserve">Given that the model works with a custom prediction method, it is only possible to analyze results by comparing them with a baseline scenario in which values are not taken into consideration. </w:t>
      </w:r>
      <w:r w:rsidR="00A7731D">
        <w:t>As the optimization of time between the moment of notification and the deadline was included to simulate the effectiveness of the reminder, and therefore its positive effect on user values, it too was ignored in the baseline. The result is a scenario in which the notification is dispatched during an activity (cluster) which is most likely to occur before the deadline.</w:t>
      </w:r>
      <w:r w:rsidR="00A01601">
        <w:t xml:space="preserve"> This corresponds to letting the implementation run with the following scoring function:</w:t>
      </w:r>
    </w:p>
    <w:p w14:paraId="61CF8BAE" w14:textId="4A3FDDBB" w:rsidR="00A7731D" w:rsidRPr="006A7208" w:rsidRDefault="00A7731D" w:rsidP="00A7731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41292E1A" w14:textId="6D6651CD" w:rsidR="00DE539C" w:rsidRDefault="006A7208" w:rsidP="00D433AD">
      <w:r>
        <w:rPr>
          <w:rFonts w:eastAsiaTheme="minorEastAsia"/>
        </w:rPr>
        <w:t xml:space="preserve">where P[X] is the probability of X occurring before the deadline. </w:t>
      </w:r>
      <w:r w:rsidR="00A01601">
        <w:t>Furthermore, the algorithm is considered successful if it manages to correctly predict a moment before reaching the deadline.</w:t>
      </w:r>
      <w:r w:rsidR="006E1E28">
        <w:t xml:space="preserve"> Obviously, this baseline will have the highest scoring success rate, because it is not being held back due to value or time requirements. However, both the score and success rate should be normalized before comparison. </w:t>
      </w:r>
      <w:r w:rsidR="00A7731D">
        <w:t xml:space="preserve">The reasoning behind such a baseline scenario is that it analyzes the performance of the basic algorithms before implementing the </w:t>
      </w:r>
      <w:r w:rsidR="00A01601">
        <w:t>value-based</w:t>
      </w:r>
      <w:r w:rsidR="00A7731D">
        <w:t xml:space="preserve"> decisions.</w:t>
      </w:r>
    </w:p>
    <w:p w14:paraId="2F6F3138" w14:textId="0890C7C1" w:rsidR="00A7731D" w:rsidRDefault="00A7731D" w:rsidP="00A7731D">
      <w:pPr>
        <w:pStyle w:val="Kop3"/>
      </w:pPr>
      <w:bookmarkStart w:id="112" w:name="_Ref1131467"/>
      <w:r>
        <w:t>Scoring and comparing</w:t>
      </w:r>
      <w:bookmarkEnd w:id="112"/>
    </w:p>
    <w:p w14:paraId="354BE75E" w14:textId="385730BF" w:rsidR="00A7731D" w:rsidRDefault="00A01601" w:rsidP="00A7731D">
      <w:r>
        <w:t>Like</w:t>
      </w:r>
      <w:r w:rsidR="00A7731D">
        <w:t xml:space="preserve"> the baseline, every tested scenario will be accompanied by a scoring formula</w:t>
      </w:r>
      <w:r>
        <w:t xml:space="preserve"> used to calculate a score and a success rate</w:t>
      </w:r>
      <w:r w:rsidR="00A7731D">
        <w:t>. However, since the different scenarios must be made comparable, two normalized scores are introduced</w:t>
      </w:r>
      <w:r>
        <w:t>: the normalized score and the normalized success rate.</w:t>
      </w:r>
    </w:p>
    <w:p w14:paraId="03F5DCA4" w14:textId="60B310DC" w:rsidR="00A16E14" w:rsidRDefault="00A16E14" w:rsidP="00A7731D">
      <w:r>
        <w:t>The normalized score recalculates the score for the chosen activity cluster, but incorporating the value-based aspects. This corresponds to the following function:</w:t>
      </w:r>
    </w:p>
    <w:p w14:paraId="509AACA0" w14:textId="47F19815" w:rsidR="00A16E14" w:rsidRPr="00A16E14" w:rsidRDefault="00A16E14" w:rsidP="00A7731D">
      <w:pPr>
        <w:rPr>
          <w:rFonts w:eastAsiaTheme="minorEastAsia"/>
        </w:rPr>
      </w:pPr>
      <m:oMathPara>
        <m:oMath>
          <m:eqArr>
            <m:eqArrPr>
              <m:maxDist m:val="1"/>
              <m:ctrlPr>
                <w:rPr>
                  <w:rFonts w:ascii="Cambria Math" w:hAnsi="Cambria Math"/>
                  <w:i/>
                </w:rPr>
              </m:ctrlPr>
            </m:eqArrPr>
            <m:e>
              <m:r>
                <m:rPr>
                  <m:nor/>
                </m:rPr>
                <w:rPr>
                  <w:rFonts w:ascii="Cambria Math" w:hAnsi="Cambria Math"/>
                </w:rPr>
                <m:t>normalizedS</m:t>
              </m:r>
              <m:r>
                <m:rPr>
                  <m:nor/>
                </m:rPr>
                <w:rPr>
                  <w:rFonts w:ascii="Cambria Math" w:hAnsi="Cambria Math"/>
                </w:rPr>
                <m:t>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2</m:t>
                  </m:r>
                </m:e>
              </m:d>
            </m:e>
          </m:eqArr>
        </m:oMath>
      </m:oMathPara>
    </w:p>
    <w:p w14:paraId="3627EED5" w14:textId="029199C8" w:rsidR="006A7208" w:rsidRDefault="006A7208" w:rsidP="006A7208">
      <w:pPr>
        <w:rPr>
          <w:rFonts w:eastAsiaTheme="minorEastAsia"/>
        </w:rPr>
      </w:pPr>
      <w:r>
        <w:rPr>
          <w:rFonts w:eastAsiaTheme="minorEastAsia"/>
        </w:rPr>
        <w:lastRenderedPageBreak/>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QUV corresponding to X as provided by the user, or through random selection (as done in the test runs).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ndicates the expected number of steps between X and the deadline. Lastly, E[X] is the expected value of X.</w:t>
      </w:r>
    </w:p>
    <w:p w14:paraId="02C4CFF8" w14:textId="2FE24D59" w:rsidR="00A16E14" w:rsidRDefault="006A7208" w:rsidP="00A7731D">
      <w:r>
        <w:t xml:space="preserve">A score of zero indicates a failure, either because no moment was selected, or because the chosen activity cluster corresponded to a QUV of 0. Other than </w:t>
      </w:r>
      <w:r w:rsidR="006E1E28">
        <w:t>that,</w:t>
      </w:r>
      <w:r>
        <w:t xml:space="preserve"> the score </w:t>
      </w:r>
      <w:proofErr w:type="gramStart"/>
      <w:r>
        <w:t>in itself is</w:t>
      </w:r>
      <w:proofErr w:type="gramEnd"/>
      <w:r>
        <w:t xml:space="preserve"> fairly meaningless. However, as ideally the expected value is maximized while the time between the moment and the deadline is minimized, a higher normalized score indicates a better performing system.</w:t>
      </w:r>
    </w:p>
    <w:p w14:paraId="412AA738" w14:textId="77777777" w:rsidR="007A7C64" w:rsidRDefault="006A7208" w:rsidP="00A7731D">
      <w:r>
        <w:t>A good result</w:t>
      </w:r>
      <w:r w:rsidR="007A7C64">
        <w:t xml:space="preserve"> for a test scenario</w:t>
      </w:r>
      <w:r>
        <w:t xml:space="preserve"> would be one of three things</w:t>
      </w:r>
      <w:r w:rsidR="007A7C64">
        <w:t>:</w:t>
      </w:r>
      <w:r>
        <w:t xml:space="preserve"> </w:t>
      </w:r>
    </w:p>
    <w:p w14:paraId="529E08A6" w14:textId="2229EBAE" w:rsidR="006A7208" w:rsidRDefault="006A7208" w:rsidP="007A7C64">
      <w:pPr>
        <w:pStyle w:val="Lijstalinea"/>
        <w:numPr>
          <w:ilvl w:val="0"/>
          <w:numId w:val="31"/>
        </w:numPr>
      </w:pPr>
      <w:r>
        <w:t xml:space="preserve">If the </w:t>
      </w:r>
      <w:r w:rsidR="007A7C64">
        <w:t>normalized s</w:t>
      </w:r>
      <w:r>
        <w:t xml:space="preserve">uccess rate stays roughly the same </w:t>
      </w:r>
      <w:r w:rsidR="007A7C64">
        <w:t xml:space="preserve">but the normalized score increases, it means the consideration of the user’s value is increase without compromising the effectiveness of the reminder. </w:t>
      </w:r>
    </w:p>
    <w:p w14:paraId="3D434395" w14:textId="27E947AD" w:rsidR="007A7C64" w:rsidRDefault="007A7C64" w:rsidP="007A7C64">
      <w:pPr>
        <w:pStyle w:val="Lijstalinea"/>
        <w:numPr>
          <w:ilvl w:val="0"/>
          <w:numId w:val="31"/>
        </w:numPr>
      </w:pPr>
      <w:r>
        <w:t>If the normalized score stays roughly the same but the normalized success rate increases, it means an appropriate moment is found more frequently, without compromising user values.</w:t>
      </w:r>
    </w:p>
    <w:p w14:paraId="3B6F6E65" w14:textId="1965FFB1" w:rsidR="007A7C64" w:rsidRDefault="007A7C64" w:rsidP="007A7C64">
      <w:pPr>
        <w:pStyle w:val="Lijstalinea"/>
        <w:numPr>
          <w:ilvl w:val="0"/>
          <w:numId w:val="31"/>
        </w:numPr>
      </w:pPr>
      <w:r>
        <w:t>If both increase, it means all-round, more appropriate moments are found more frequently.</w:t>
      </w:r>
    </w:p>
    <w:p w14:paraId="57D04F98" w14:textId="77777777" w:rsidR="007A7C64" w:rsidRDefault="007A7C64" w:rsidP="007A7C64">
      <w:pPr>
        <w:pStyle w:val="Kop3"/>
      </w:pPr>
      <w:bookmarkStart w:id="113" w:name="_Toc536793003"/>
      <w:bookmarkStart w:id="114" w:name="_Toc927543"/>
      <w:r>
        <w:t>Scenarios</w:t>
      </w:r>
      <w:bookmarkEnd w:id="113"/>
      <w:bookmarkEnd w:id="114"/>
    </w:p>
    <w:p w14:paraId="6D8A4BF7" w14:textId="430F5F53" w:rsidR="007A7C64" w:rsidRDefault="007A7C64" w:rsidP="007A7C64">
      <w:r>
        <w:t>Three scenarios were used to analyze the improvement as caused by including values. Firstly, the scenario in which only time, or the number of steps from the moment until the deadline, is considered. A moment was sought which is an expected minimal number of steps before the deadline, but still likely to occur. In principle, this is still partially related to the predictive model. Therefore, it is interesting to compare this to the other value-based scenarios. For this, the following formula was used to calculate the score of each run:</w:t>
      </w:r>
    </w:p>
    <w:p w14:paraId="6D912316" w14:textId="77777777" w:rsidR="007A7C64" w:rsidRPr="004F370C" w:rsidRDefault="007A7C64" w:rsidP="007A7C64">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23BD81D0" w14:textId="4A138D73" w:rsidR="007A7C64" w:rsidRDefault="007A7C64" w:rsidP="007A7C64">
      <w:r>
        <w:rPr>
          <w:rFonts w:eastAsiaTheme="minorEastAsia"/>
        </w:rPr>
        <w:t xml:space="preserve">In the second scenario, only </w:t>
      </w:r>
      <w:r>
        <w:t xml:space="preserve">values are considered. This was done to see whether incorporating </w:t>
      </w:r>
      <w:r w:rsidR="00CA6D7F">
        <w:t>the aspect of time is truly beneficial</w:t>
      </w:r>
      <w:r>
        <w:t>. This led to the following formula to calculate the score:</w:t>
      </w:r>
    </w:p>
    <w:p w14:paraId="3829CFD2"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747FC5DC" w14:textId="2CE98A71" w:rsidR="007A7C64" w:rsidRDefault="007A7C64" w:rsidP="007A7C64">
      <w:pPr>
        <w:rPr>
          <w:rFonts w:eastAsiaTheme="minorEastAsia"/>
        </w:rPr>
      </w:pPr>
      <w:r>
        <w:rPr>
          <w:rFonts w:eastAsiaTheme="minorEastAsia"/>
        </w:rPr>
        <w:t>Aside from this, the third scenario takes both time and values into consideration</w:t>
      </w:r>
      <w:r w:rsidR="00CA6D7F">
        <w:rPr>
          <w:rFonts w:eastAsiaTheme="minorEastAsia"/>
        </w:rPr>
        <w:t xml:space="preserve"> and basically attempts to optimize all aspects. As such its scoring formula is </w:t>
      </w:r>
      <w:proofErr w:type="gramStart"/>
      <w:r w:rsidR="00CA6D7F">
        <w:rPr>
          <w:rFonts w:eastAsiaTheme="minorEastAsia"/>
        </w:rPr>
        <w:t>similar to</w:t>
      </w:r>
      <w:proofErr w:type="gramEnd"/>
      <w:r w:rsidR="00CA6D7F">
        <w:rPr>
          <w:rFonts w:eastAsiaTheme="minorEastAsia"/>
        </w:rPr>
        <w:t xml:space="preserve"> the normalized score. </w:t>
      </w:r>
    </w:p>
    <w:p w14:paraId="64D66D53"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790EF9D8" w14:textId="340D776E" w:rsidR="007A7C64" w:rsidRDefault="007A7C64" w:rsidP="007A7C64">
      <w:r>
        <w:rPr>
          <w:rFonts w:eastAsiaTheme="minorEastAsia"/>
        </w:rPr>
        <w:t>In producing this scoring formula, it was assumed that the value and time components weigh equally. However, for any user these weightings may vary. Since no specific users were analyzed, this was not taken into consideration for now.</w:t>
      </w:r>
    </w:p>
    <w:p w14:paraId="1103AC9A" w14:textId="03AB748E" w:rsidR="00D433AD" w:rsidRDefault="00D433AD" w:rsidP="00D433AD">
      <w:pPr>
        <w:pStyle w:val="Kop3"/>
      </w:pPr>
      <w:bookmarkStart w:id="115" w:name="_Toc536793001"/>
      <w:bookmarkStart w:id="116" w:name="_Toc927541"/>
      <w:r>
        <w:t>Variables</w:t>
      </w:r>
      <w:bookmarkEnd w:id="115"/>
      <w:bookmarkEnd w:id="116"/>
    </w:p>
    <w:p w14:paraId="63A32AE6" w14:textId="1863469D" w:rsidR="00CA6D7F" w:rsidRPr="00CA6D7F" w:rsidRDefault="00CA6D7F" w:rsidP="00CA6D7F">
      <w:proofErr w:type="gramStart"/>
      <w:r>
        <w:t>In order to</w:t>
      </w:r>
      <w:proofErr w:type="gramEnd"/>
      <w:r>
        <w:t xml:space="preserve"> properly randomize tests, a number of variables were altered to create test cases. The four variables were:</w:t>
      </w:r>
    </w:p>
    <w:p w14:paraId="300AEF4D" w14:textId="3C123D44" w:rsidR="00D433AD" w:rsidRDefault="00D433AD" w:rsidP="00D433AD">
      <w:pPr>
        <w:pStyle w:val="Lijstalinea"/>
        <w:numPr>
          <w:ilvl w:val="0"/>
          <w:numId w:val="31"/>
        </w:numPr>
      </w:pPr>
      <w:r>
        <w:t>User</w:t>
      </w:r>
    </w:p>
    <w:p w14:paraId="22C5290E" w14:textId="46DAB5DC" w:rsidR="004A017B" w:rsidRDefault="004A017B" w:rsidP="004A017B">
      <w:pPr>
        <w:pStyle w:val="Lijstalinea"/>
        <w:numPr>
          <w:ilvl w:val="0"/>
          <w:numId w:val="31"/>
        </w:numPr>
      </w:pPr>
      <w:r>
        <w:t>Deadline</w:t>
      </w:r>
    </w:p>
    <w:p w14:paraId="2E8B1A57" w14:textId="77777777" w:rsidR="00D433AD" w:rsidRDefault="00D433AD" w:rsidP="00D433AD">
      <w:pPr>
        <w:pStyle w:val="Lijstalinea"/>
        <w:numPr>
          <w:ilvl w:val="0"/>
          <w:numId w:val="31"/>
        </w:numPr>
      </w:pPr>
      <w:r>
        <w:t>Testing case</w:t>
      </w:r>
    </w:p>
    <w:p w14:paraId="6D44F7BB" w14:textId="7B56C68C" w:rsidR="00D433AD" w:rsidRDefault="00FC2B30" w:rsidP="00D433AD">
      <w:pPr>
        <w:pStyle w:val="Lijstalinea"/>
        <w:numPr>
          <w:ilvl w:val="0"/>
          <w:numId w:val="31"/>
        </w:numPr>
      </w:pPr>
      <w:r>
        <w:t>QUVs</w:t>
      </w:r>
    </w:p>
    <w:p w14:paraId="09E0C09D" w14:textId="77777777" w:rsidR="00D433AD" w:rsidRDefault="00D433AD" w:rsidP="00D433AD">
      <w:pPr>
        <w:pStyle w:val="Kop4"/>
      </w:pPr>
      <w:r>
        <w:t>User</w:t>
      </w:r>
    </w:p>
    <w:p w14:paraId="0E4A0E4C" w14:textId="5B7B6120" w:rsidR="00D433AD" w:rsidRDefault="00CA6D7F" w:rsidP="00D433AD">
      <w:r>
        <w:t>As</w:t>
      </w:r>
      <w:r w:rsidR="00D433AD">
        <w:t xml:space="preserve"> mentioned in </w:t>
      </w:r>
      <w:r w:rsidR="00D433AD">
        <w:fldChar w:fldCharType="begin"/>
      </w:r>
      <w:r w:rsidR="00D433AD">
        <w:instrText xml:space="preserve"> REF _Ref536793083 \r \h </w:instrText>
      </w:r>
      <w:r w:rsidR="00D433AD">
        <w:fldChar w:fldCharType="separate"/>
      </w:r>
      <w:r w:rsidR="00924092">
        <w:t>3.2.</w:t>
      </w:r>
      <w:r w:rsidR="00924092">
        <w:t>2</w:t>
      </w:r>
      <w:r w:rsidR="00D433AD">
        <w:fldChar w:fldCharType="end"/>
      </w:r>
      <w:r w:rsidR="00D433AD">
        <w:t xml:space="preserve">, the dataset used has over </w:t>
      </w:r>
      <w:r>
        <w:t>6</w:t>
      </w:r>
      <w:r w:rsidR="00D433AD">
        <w:t>000 data points for four different users</w:t>
      </w:r>
      <w:r>
        <w:t>, leading to roughly 1500 points per users, spread over roughly a month. The different users were analyzed to prevent any habits of a single user from affecting the results.</w:t>
      </w:r>
    </w:p>
    <w:p w14:paraId="5B813E5F" w14:textId="77777777" w:rsidR="004A017B" w:rsidRDefault="004A017B" w:rsidP="004A017B">
      <w:pPr>
        <w:pStyle w:val="Kop4"/>
      </w:pPr>
      <w:r>
        <w:t>Deadline</w:t>
      </w:r>
    </w:p>
    <w:p w14:paraId="00384611" w14:textId="09BFF339" w:rsidR="004A017B" w:rsidRDefault="004A017B" w:rsidP="004A017B">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deadlines as mentioned in Peter’s example of having to close the garden doors are: leaving the house and going to sleep. In conjunction with the activities presented in the dataset, this corresponds to the </w:t>
      </w:r>
      <w:proofErr w:type="gramStart"/>
      <w:r>
        <w:t>activities</w:t>
      </w:r>
      <w:proofErr w:type="gramEnd"/>
      <w:r>
        <w:t xml:space="preserve"> ‘sleep’ and ‘outdoors’.</w:t>
      </w:r>
    </w:p>
    <w:p w14:paraId="4A13231F" w14:textId="5815DECD" w:rsidR="00D433AD" w:rsidRDefault="00D433AD" w:rsidP="00D433AD">
      <w:pPr>
        <w:pStyle w:val="Kop4"/>
      </w:pPr>
      <w:r>
        <w:t>Testing case</w:t>
      </w:r>
    </w:p>
    <w:p w14:paraId="5A1131CB" w14:textId="51DB9D7B" w:rsidR="00CA6D7F" w:rsidRDefault="00CA6D7F" w:rsidP="00CA6D7F">
      <w:proofErr w:type="gramStart"/>
      <w:r>
        <w:t>In</w:t>
      </w:r>
      <w:r w:rsidR="00CF32B6">
        <w:t xml:space="preserve"> </w:t>
      </w:r>
      <w:r w:rsidR="00581430">
        <w:t>order to</w:t>
      </w:r>
      <w:proofErr w:type="gramEnd"/>
      <w:r w:rsidR="00581430">
        <w:t xml:space="preserve"> perform testing, the datasets have to be split up into a set for training and a set for testing. With an average size of roughly 1500 data</w:t>
      </w:r>
      <w:r w:rsidR="00FF1273">
        <w:t xml:space="preserve"> </w:t>
      </w:r>
      <w:r w:rsidR="00581430">
        <w:t>points per user, a testing set of 10% should be sufficient</w:t>
      </w:r>
      <w:r w:rsidR="00FF1273">
        <w:t xml:space="preserve"> </w:t>
      </w:r>
      <w:r w:rsidR="00FF1273">
        <w:fldChar w:fldCharType="begin"/>
      </w:r>
      <w:r w:rsidR="00FF1273">
        <w:instrText xml:space="preserve"> ADDIN ZOTERO_ITEM CSL_CITATION {"citationID":"1cbKMelJ","properties":{"formattedCitation":"[77]","plainCitation":"[77]","noteIndex":0},"citationItems":[{"id":449,"uris":["http://zotero.org/users/5057732/items/WMJ3IM2G"],"uri":["http://zotero.org/users/5057732/items/WMJ3IM2G"],"itemData":{"id":449,"type":"paper-conference","title":"A Scaling Law for the Validation-Set Training-Set Size Ratio","container-title":"AT &amp; T Bell Laboratories","source":"CiteSeer","abstract":"We address the problem of determining what fraction of the training set should be reserved as development test set or validation set. We determine that the ratio of the validation set size over the training set size scales like the square root of two complexity parameters: the complexity of the second level of inference (minimizing the validation error) over the complexity of the first level of inference (minimizing the error rate on the training set).  Keywords: Cross-validation; Learning Theory; Statistics; Machine Learning; Pattern Recognition; Training Set; Validation Set; Test Set; Experiment Design. Introduction  The problem often arises when organizing benchmarks in pattern recognition to determine what size test set will give statistically significant results. In a companion paper [1], we tackled the problem from the point of view of the benchmark organizer: From a corpus of available data, how much data should be reserved for the benchmark test set? In this paper, we tackle th...","author":[{"family":"Guyon","given":"Isabelle"}],"issued":{"date-parts":[["1997"]]}}}],"schema":"https://github.com/citation-style-language/schema/raw/master/csl-citation.json"} </w:instrText>
      </w:r>
      <w:r w:rsidR="00FF1273">
        <w:fldChar w:fldCharType="separate"/>
      </w:r>
      <w:r w:rsidR="00FF1273">
        <w:rPr>
          <w:noProof/>
        </w:rPr>
        <w:t>[77]</w:t>
      </w:r>
      <w:r w:rsidR="00FF1273">
        <w:fldChar w:fldCharType="end"/>
      </w:r>
      <w:r w:rsidR="00581430">
        <w:t xml:space="preserve">. However, </w:t>
      </w:r>
      <w:r w:rsidR="00FF1273">
        <w:t xml:space="preserve">as will be short explained, not </w:t>
      </w:r>
      <w:proofErr w:type="gramStart"/>
      <w:r w:rsidR="00FF1273">
        <w:t>all of</w:t>
      </w:r>
      <w:proofErr w:type="gramEnd"/>
      <w:r w:rsidR="00FF1273">
        <w:t xml:space="preserve"> the data points in the testing set will be considered. </w:t>
      </w:r>
    </w:p>
    <w:p w14:paraId="05B5E797" w14:textId="057FA5AE" w:rsidR="00FF1273" w:rsidRDefault="00FF1273" w:rsidP="00D433AD">
      <w:r>
        <w:t xml:space="preserve">The normal procedure would have been to run the algorithm for every data point in the testing set. However, since the data points are not independent of one another, this is not a suitable approach. Instead, testing cases should be considered. A testing case is a continuous series of </w:t>
      </w:r>
      <w:r>
        <w:lastRenderedPageBreak/>
        <w:t xml:space="preserve">data points (recorded activities). </w:t>
      </w:r>
      <w:r w:rsidR="00E26BA4">
        <w:t xml:space="preserve">As many useful testing cases as possible should be identified from the testing set. </w:t>
      </w:r>
      <w:r>
        <w:t>To select such a testing case, the start and finish of the series of activities should be identified.</w:t>
      </w:r>
    </w:p>
    <w:p w14:paraId="5B3727DD" w14:textId="32D79D6F" w:rsidR="00D433AD" w:rsidRDefault="00FF1273" w:rsidP="00D433AD">
      <w:r>
        <w:t xml:space="preserve">The choice for the finish is simple: it </w:t>
      </w:r>
      <w:r w:rsidR="00E26BA4">
        <w:t xml:space="preserve">is an instance of the deadline activity. The logical choice for the start of the test case would therefore </w:t>
      </w:r>
      <w:r w:rsidR="00016355">
        <w:t>from the</w:t>
      </w:r>
      <w:r w:rsidR="00E26BA4">
        <w:t xml:space="preserve"> prior instance of the deadline activity. Nevertheless, this </w:t>
      </w:r>
      <w:r w:rsidR="00016355">
        <w:t xml:space="preserve">choice should be reasoned. </w:t>
      </w:r>
      <w:r>
        <w:t>T</w:t>
      </w:r>
      <w:r w:rsidR="00D433AD">
        <w:t>o illustrate the selection of a testing case, consider the following (simplified) series of activities:</w:t>
      </w:r>
    </w:p>
    <w:p w14:paraId="6E012DB0" w14:textId="588E0F13" w:rsidR="00D433AD" w:rsidRPr="00D35CCF" w:rsidRDefault="00D433AD" w:rsidP="00D433AD">
      <w:pPr>
        <w:pStyle w:val="Citaat"/>
        <w:jc w:val="center"/>
        <w:rPr>
          <w:sz w:val="21"/>
        </w:rPr>
      </w:pPr>
      <w:r w:rsidRPr="00D35CCF">
        <w:rPr>
          <w:sz w:val="21"/>
        </w:rPr>
        <w:t xml:space="preserve">…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5E68CD88" w14:textId="70E4BC09" w:rsidR="00016355" w:rsidRDefault="00016355" w:rsidP="00D433AD">
      <w:r>
        <w:t>Aside from this consider the original example scenario</w:t>
      </w:r>
      <w:r w:rsidR="00D433AD">
        <w:t xml:space="preserve"> of Peter having to remember to close his garden doors before going to sleep</w:t>
      </w:r>
      <w:r>
        <w:t xml:space="preserve">. The most logical choice would be to look at the instance of sleep before it (both marked in bold). </w:t>
      </w:r>
      <w:r w:rsidR="00746D07">
        <w:t>As such the prediction algorithm is run. If the predicted cluster corresponds to that of ‘grooming’, the notification should be dispatched, else the process is repeated. However, the next step would be the same as considering a testing case from ‘grooming’:</w:t>
      </w:r>
    </w:p>
    <w:p w14:paraId="54AFFE91" w14:textId="48070EF8" w:rsidR="00746D07" w:rsidRDefault="00746D07" w:rsidP="00746D07">
      <w:pPr>
        <w:pStyle w:val="Citaat"/>
        <w:jc w:val="center"/>
        <w:rPr>
          <w:sz w:val="21"/>
        </w:rPr>
      </w:pPr>
      <w:r w:rsidRPr="00D35CCF">
        <w:rPr>
          <w:sz w:val="21"/>
        </w:rPr>
        <w:t xml:space="preserve">… → </w:t>
      </w:r>
      <w:r w:rsidRPr="00746D07">
        <w:rPr>
          <w:sz w:val="21"/>
        </w:rPr>
        <w:t>Sleep</w:t>
      </w:r>
      <w:r w:rsidRPr="00D35CCF">
        <w:rPr>
          <w:sz w:val="21"/>
        </w:rPr>
        <w:t xml:space="preserve"> → </w:t>
      </w:r>
      <w:r w:rsidRPr="00746D07">
        <w:rPr>
          <w:b/>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120E967D" w14:textId="0D062C91" w:rsidR="00746D07" w:rsidRDefault="00746D07" w:rsidP="00D433AD">
      <w:r>
        <w:t xml:space="preserve">As such, given that the reminder was programmed before the testing case in question, it is only necessary to look at the original situation from ‘sleep’ to ‘sleep’. This would be the case for recurring reminders such as Peter’s example. </w:t>
      </w:r>
      <w:r w:rsidR="00BF5325">
        <w:t>Also considering setting reminders at a later moment requires more attention. For example, setting a reminder to call someone before the end of the day. Programming such a reminder is generally done a minimum number of steps before the deadline. Furthermore, this would require a larger resolution than provided by the used dataset. As such, the choice was made to focus on recurring reminders.</w:t>
      </w:r>
    </w:p>
    <w:p w14:paraId="37AFA8A6" w14:textId="77777777" w:rsidR="00BF5325" w:rsidRDefault="00BF5325" w:rsidP="00D433AD">
      <w:proofErr w:type="gramStart"/>
      <w:r>
        <w:t xml:space="preserve">Furthermore, </w:t>
      </w:r>
      <w:r w:rsidR="00D433AD">
        <w:t xml:space="preserve"> not</w:t>
      </w:r>
      <w:proofErr w:type="gramEnd"/>
      <w:r w:rsidR="00D433AD">
        <w:t xml:space="preserve"> every instance of sleeping should be invoked as a deadline. For example, when Peter wakes up to go to the toilet and go back to sleep, this is not a moment at which a notification should occur. </w:t>
      </w:r>
      <w:r>
        <w:t>Consider this extended example:</w:t>
      </w:r>
    </w:p>
    <w:p w14:paraId="68E5C331" w14:textId="77777777" w:rsidR="00BF5325" w:rsidRPr="00D35CCF" w:rsidRDefault="00BF5325" w:rsidP="00BF5325">
      <w:pPr>
        <w:pStyle w:val="Citaat"/>
        <w:jc w:val="center"/>
        <w:rPr>
          <w:sz w:val="21"/>
        </w:rPr>
      </w:pPr>
      <w:r w:rsidRPr="00D35CCF">
        <w:rPr>
          <w:sz w:val="21"/>
        </w:rPr>
        <w:t xml:space="preserve">… → Sleep → Toilet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1D5013A9" w14:textId="046745B2" w:rsidR="00D433AD" w:rsidRPr="00A676B7" w:rsidRDefault="00D433AD" w:rsidP="00D433AD">
      <w:r>
        <w:t xml:space="preserve">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r w:rsidR="00BF5325">
        <w:t xml:space="preserve"> </w:t>
      </w:r>
      <w:proofErr w:type="gramStart"/>
      <w:r>
        <w:t>In order to</w:t>
      </w:r>
      <w:proofErr w:type="gramEnd"/>
      <w:r>
        <w:t xml:space="preserve"> find such testing sets it was assumed that such ‘connected’ activity instances may happen with a maximum of two different activities in between. </w:t>
      </w:r>
    </w:p>
    <w:p w14:paraId="67282384" w14:textId="2153CDA0" w:rsidR="00D433AD" w:rsidRDefault="00FC2B30" w:rsidP="00D433AD">
      <w:pPr>
        <w:pStyle w:val="Kop4"/>
      </w:pPr>
      <w:r>
        <w:lastRenderedPageBreak/>
        <w:t>QUVs</w:t>
      </w:r>
    </w:p>
    <w:p w14:paraId="09E7702C" w14:textId="33E2FCA2" w:rsidR="00D433AD" w:rsidRDefault="00D433AD" w:rsidP="00D433AD">
      <w:proofErr w:type="gramStart"/>
      <w:r>
        <w:t>In order to</w:t>
      </w:r>
      <w:proofErr w:type="gramEnd"/>
      <w:r>
        <w:t xml:space="preserve"> objectively test the model with respect to the </w:t>
      </w:r>
      <w:r w:rsidR="00FC2B30">
        <w:t>QUVs</w:t>
      </w:r>
      <w:r>
        <w:t xml:space="preserve">, or </w:t>
      </w:r>
      <w:r w:rsidR="00FC2B30">
        <w:t>values relating to annoyance caused by the notification</w:t>
      </w:r>
      <w:r>
        <w:t xml:space="preserve">, </w:t>
      </w:r>
      <w:r w:rsidR="00FC2B30">
        <w:t>the QUVs</w:t>
      </w:r>
      <w:r>
        <w:t xml:space="preserve"> should be randomized. As such, every scenario was tested with 100</w:t>
      </w:r>
      <w:r w:rsidR="00FC2B30">
        <w:t>0</w:t>
      </w:r>
      <w:r>
        <w:t xml:space="preserve"> different configurations of values. Here, each random value </w:t>
      </w:r>
      <w:r w:rsidR="00FC2B30">
        <w:t>was</w:t>
      </w:r>
      <w:r>
        <w:t xml:space="preserve">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t>Number of runs</w:t>
      </w:r>
    </w:p>
    <w:p w14:paraId="054D3127" w14:textId="74F84545" w:rsidR="00D433AD" w:rsidRDefault="00D433AD" w:rsidP="00D433AD">
      <w:r>
        <w:t>Given that there are 4 users, 2 deadlines and 100</w:t>
      </w:r>
      <w:r w:rsidR="00FC2B30">
        <w:t>0</w:t>
      </w:r>
      <w:r>
        <w:t xml:space="preserve"> random sets of values, a minimum of 800</w:t>
      </w:r>
      <w:r w:rsidR="00FC2B30">
        <w:t>0</w:t>
      </w:r>
      <w:r>
        <w:t xml:space="preserve"> results are obtained given that there is at least one test case per user per deadline. Realistically, a much higher number is achieved. Using 20% of the dataset as testing activities led to roughly 240</w:t>
      </w:r>
      <w:r w:rsidR="00FC2B30">
        <w:t>0</w:t>
      </w:r>
      <w:r>
        <w:t>0 results.</w:t>
      </w:r>
    </w:p>
    <w:p w14:paraId="02E14B2A" w14:textId="0AA43C89" w:rsidR="00D433AD" w:rsidRDefault="00FC2B30" w:rsidP="00D433AD">
      <w:pPr>
        <w:pStyle w:val="Kop3"/>
      </w:pPr>
      <w:r>
        <w:t xml:space="preserve">Implementation </w:t>
      </w:r>
    </w:p>
    <w:p w14:paraId="384C4F6B" w14:textId="087A0940" w:rsidR="00D433AD" w:rsidRDefault="00FC2B30" w:rsidP="00C16EDE">
      <w:r>
        <w:t xml:space="preserve">As mentioned before in </w:t>
      </w:r>
      <w:r>
        <w:fldChar w:fldCharType="begin"/>
      </w:r>
      <w:r>
        <w:instrText xml:space="preserve"> REF _Ref1131467 \r \h </w:instrText>
      </w:r>
      <w:r>
        <w:fldChar w:fldCharType="separate"/>
      </w:r>
      <w:r>
        <w:t>5.1.2</w:t>
      </w:r>
      <w:r>
        <w:fldChar w:fldCharType="end"/>
      </w:r>
      <w:r w:rsidR="00C764C8">
        <w:t xml:space="preserve">, for the various scenarios, four numbers were calculated: the score, success rate and their respective normalized values. </w:t>
      </w:r>
      <w:r w:rsidR="00C16EDE">
        <w:t xml:space="preserve">Performing this for all users, and randomized </w:t>
      </w:r>
      <w:r w:rsidR="00B16441">
        <w:t xml:space="preserve">variable led to just under an hour of testing. This long testing time was the result of only using semi-optimized code as shown (partially) </w:t>
      </w:r>
      <w:proofErr w:type="gramStart"/>
      <w:r w:rsidR="00B16441">
        <w:t xml:space="preserve">in </w:t>
      </w:r>
      <w:r w:rsidR="00B16441">
        <w:fldChar w:fldCharType="begin"/>
      </w:r>
      <w:r w:rsidR="00B16441">
        <w:instrText xml:space="preserve"> REF _Ref1138874 \h </w:instrText>
      </w:r>
      <w:r w:rsidR="00B16441">
        <w:fldChar w:fldCharType="separate"/>
      </w:r>
      <w:r w:rsidR="00B16441">
        <w:t xml:space="preserve">Figure </w:t>
      </w:r>
      <w:r w:rsidR="00B16441">
        <w:rPr>
          <w:noProof/>
        </w:rPr>
        <w:t>5</w:t>
      </w:r>
      <w:r w:rsidR="00B16441">
        <w:t>.</w:t>
      </w:r>
      <w:r w:rsidR="00B16441">
        <w:rPr>
          <w:noProof/>
        </w:rPr>
        <w:t>1</w:t>
      </w:r>
      <w:r w:rsidR="00B16441">
        <w:fldChar w:fldCharType="end"/>
      </w:r>
      <w:r w:rsidR="00B16441">
        <w:t>.</w:t>
      </w:r>
      <w:proofErr w:type="gramEnd"/>
    </w:p>
    <w:p w14:paraId="2A63A8F6" w14:textId="77777777" w:rsidR="00B16441" w:rsidRDefault="00B16441" w:rsidP="00B16441">
      <w:pPr>
        <w:keepNext/>
      </w:pPr>
      <w:r w:rsidRPr="00B16441">
        <w:drawing>
          <wp:inline distT="0" distB="0" distL="0" distR="0" wp14:anchorId="57219D0B" wp14:editId="34730525">
            <wp:extent cx="5860415" cy="2542540"/>
            <wp:effectExtent l="0" t="0" r="0" b="0"/>
            <wp:docPr id="97" name="Afbeelding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60415" cy="2542540"/>
                    </a:xfrm>
                    <a:prstGeom prst="rect">
                      <a:avLst/>
                    </a:prstGeom>
                  </pic:spPr>
                </pic:pic>
              </a:graphicData>
            </a:graphic>
          </wp:inline>
        </w:drawing>
      </w:r>
    </w:p>
    <w:p w14:paraId="358C2E56" w14:textId="60AF6DC1" w:rsidR="00B16441" w:rsidRDefault="00B16441" w:rsidP="00B16441">
      <w:pPr>
        <w:pStyle w:val="Bijschrift"/>
      </w:pPr>
      <w:bookmarkStart w:id="117" w:name="_Ref1138874"/>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117"/>
      <w:r>
        <w:t>: Code predicting the most appropriate moment given the current user state</w:t>
      </w:r>
    </w:p>
    <w:p w14:paraId="628F9DA7" w14:textId="452372DA" w:rsidR="00D433AD" w:rsidRDefault="00D433AD" w:rsidP="00D433AD">
      <w:pPr>
        <w:pStyle w:val="Kop2"/>
      </w:pPr>
      <w:bookmarkStart w:id="118" w:name="_Toc536793005"/>
      <w:bookmarkStart w:id="119" w:name="_Toc927545"/>
      <w:r>
        <w:t>Results</w:t>
      </w:r>
      <w:bookmarkEnd w:id="118"/>
      <w:bookmarkEnd w:id="119"/>
    </w:p>
    <w:p w14:paraId="7995268F" w14:textId="67811CF1" w:rsidR="00594594" w:rsidRDefault="00594594" w:rsidP="00594594">
      <w:r>
        <w:t>Before looking at the results, let us quickly recap the meaning and purpose of the normalized results. While</w:t>
      </w:r>
      <w:r>
        <w:t xml:space="preserve"> the opportune moment was c</w:t>
      </w:r>
      <w:bookmarkStart w:id="120" w:name="_GoBack"/>
      <w:bookmarkEnd w:id="120"/>
      <w:r>
        <w:t>alculated using the formulas corresponding to each scenario, the moment is reevaluated while taking all variables into consideration. Consider the following example for illustration:</w:t>
      </w:r>
    </w:p>
    <w:p w14:paraId="69F53EEC" w14:textId="38571E6D" w:rsidR="00594594" w:rsidRDefault="00594594" w:rsidP="00594594">
      <w:pPr>
        <w:pStyle w:val="Citaat"/>
      </w:pPr>
      <w:r>
        <w:lastRenderedPageBreak/>
        <w:t xml:space="preserve">In the baseline scenario where values </w:t>
      </w:r>
      <w:r>
        <w:t xml:space="preserve">and time </w:t>
      </w:r>
      <w:r>
        <w:t xml:space="preserve">are not considered, the appropriate moment is found to be at activity 'work’. However, the user considers it </w:t>
      </w:r>
      <w:r>
        <w:t>‘</w:t>
      </w:r>
      <w:r>
        <w:t>unacceptable</w:t>
      </w:r>
      <w:r>
        <w:t>’</w:t>
      </w:r>
      <w:r>
        <w:t xml:space="preserve"> to be notified during the activity. Hence, its </w:t>
      </w:r>
      <w:r>
        <w:t>QUV</w:t>
      </w:r>
      <w:r>
        <w:t xml:space="preserve"> and respective normalized score are 0. </w:t>
      </w:r>
    </w:p>
    <w:p w14:paraId="0D80B0C4" w14:textId="41C6F794" w:rsidR="009B15B1" w:rsidRDefault="00594594" w:rsidP="009B15B1">
      <w:r>
        <w:t xml:space="preserve">Here a successful moment in the baseline scenario would be a very unsuccessful moment in the eyes of the user when considering their values. </w:t>
      </w:r>
      <w:r>
        <w:t>As such</w:t>
      </w:r>
      <w:r w:rsidR="009B15B1">
        <w:t>, normalized simply means, ‘the score or success rate as it would have been taking both values and time into consideration’</w:t>
      </w:r>
      <w:r>
        <w:t>, allowing comparison between the different scenarios.</w:t>
      </w:r>
    </w:p>
    <w:p w14:paraId="0914C634" w14:textId="7B9C65B6" w:rsidR="00C86DD6" w:rsidRDefault="00C86DD6" w:rsidP="009B15B1">
      <w:r>
        <w:t>The success rate is simply the fraction of tests which successfully predicted a moment suitable for notification according to the scoring function. When normalized, it is checked against the QUV corresponding to the chosen activity (if this had not yet been done). Hence, the basic and normalized success rates will be equal for scenarios already including QUVs in its scoring function.</w:t>
      </w:r>
    </w:p>
    <w:p w14:paraId="1A19F553" w14:textId="3F485875" w:rsidR="008952A3" w:rsidRPr="008952A3" w:rsidRDefault="00594594" w:rsidP="008952A3">
      <w:pPr>
        <w:rPr>
          <w:rFonts w:eastAsiaTheme="minorEastAsia"/>
        </w:rPr>
      </w:pPr>
      <w:r>
        <w:t xml:space="preserve">Below are the </w:t>
      </w:r>
      <w:r w:rsidR="00F30A89">
        <w:t xml:space="preserve">combined </w:t>
      </w:r>
      <w:r>
        <w:t xml:space="preserve">results for </w:t>
      </w:r>
      <w:r w:rsidR="00F30A89">
        <w:t>24015 individual test runs for the various variable and scenarios</w:t>
      </w:r>
      <w:r w:rsidR="00E95498">
        <w:t xml:space="preserve">. s indicates the respective score or success rate. </w:t>
      </w:r>
      <m:oMath>
        <m:r>
          <m:rPr>
            <m:sty m:val="p"/>
          </m:rPr>
          <w:rPr>
            <w:rFonts w:ascii="Cambria Math" w:hAnsi="Cambria Math"/>
          </w:rPr>
          <m:t>Δ</m:t>
        </m:r>
        <m:r>
          <m:rPr>
            <m:sty m:val="p"/>
          </m:rPr>
          <w:rPr>
            <w:rFonts w:ascii="Cambria Math" w:hAnsi="Cambria Math"/>
          </w:rPr>
          <m:t>s</m:t>
        </m:r>
      </m:oMath>
      <w:r w:rsidR="00E95498">
        <w:rPr>
          <w:rFonts w:eastAsiaTheme="minorEastAsia"/>
        </w:rPr>
        <w:t xml:space="preserve"> indicates the difference in regards to the baseline, however this is </w:t>
      </w:r>
      <w:r w:rsidR="00C86DD6">
        <w:rPr>
          <w:rFonts w:eastAsiaTheme="minorEastAsia"/>
        </w:rPr>
        <w:t>not</w:t>
      </w:r>
      <w:r w:rsidR="00E95498">
        <w:rPr>
          <w:rFonts w:eastAsiaTheme="minorEastAsia"/>
        </w:rPr>
        <w:t xml:space="preserve"> </w:t>
      </w:r>
      <w:r w:rsidR="00C86DD6">
        <w:rPr>
          <w:rFonts w:eastAsiaTheme="minorEastAsia"/>
        </w:rPr>
        <w:t>applicable to the not-</w:t>
      </w:r>
      <w:r w:rsidR="00E95498">
        <w:rPr>
          <w:rFonts w:eastAsiaTheme="minorEastAsia"/>
        </w:rPr>
        <w:t>normalized scores.</w:t>
      </w:r>
    </w:p>
    <w:p w14:paraId="70E52AC5" w14:textId="55E833F7" w:rsidR="008952A3" w:rsidRDefault="008952A3" w:rsidP="008952A3">
      <w:pPr>
        <w:pStyle w:val="Bijschrift"/>
        <w:keepNext/>
        <w:jc w:val="center"/>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Pr="009C59E0">
        <w:t xml:space="preserve">Success rates </w:t>
      </w:r>
      <w:r>
        <w:t xml:space="preserve">(SR) </w:t>
      </w:r>
      <w:r w:rsidRPr="009C59E0">
        <w:t>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8952A3" w14:paraId="7CCDCC69" w14:textId="77777777" w:rsidTr="000221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val="restart"/>
            <w:tcBorders>
              <w:right w:val="single" w:sz="8" w:space="0" w:color="FFFFFF" w:themeColor="background1"/>
            </w:tcBorders>
          </w:tcPr>
          <w:p w14:paraId="22A6BB8F" w14:textId="77777777" w:rsidR="008952A3" w:rsidRDefault="008952A3" w:rsidP="0002213E">
            <w:pPr>
              <w:jc w:val="right"/>
            </w:pPr>
            <w:r>
              <w:t>Scenario:</w:t>
            </w:r>
          </w:p>
        </w:tc>
        <w:tc>
          <w:tcPr>
            <w:tcW w:w="1161" w:type="dxa"/>
            <w:tcBorders>
              <w:left w:val="single" w:sz="8" w:space="0" w:color="FFFFFF" w:themeColor="background1"/>
              <w:right w:val="single" w:sz="8" w:space="0" w:color="FFFFFF" w:themeColor="background1"/>
            </w:tcBorders>
          </w:tcPr>
          <w:p w14:paraId="71761751" w14:textId="77777777" w:rsidR="008952A3" w:rsidRDefault="008952A3" w:rsidP="0002213E">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2006" w:type="dxa"/>
            <w:gridSpan w:val="2"/>
            <w:tcBorders>
              <w:left w:val="single" w:sz="8" w:space="0" w:color="FFFFFF" w:themeColor="background1"/>
              <w:right w:val="single" w:sz="8" w:space="0" w:color="FFFFFF" w:themeColor="background1"/>
            </w:tcBorders>
          </w:tcPr>
          <w:p w14:paraId="5A696B5F" w14:textId="77777777" w:rsidR="008952A3" w:rsidRDefault="008952A3" w:rsidP="0002213E">
            <w:pPr>
              <w:jc w:val="center"/>
              <w:cnfStyle w:val="100000000000" w:firstRow="1" w:lastRow="0" w:firstColumn="0" w:lastColumn="0" w:oddVBand="0" w:evenVBand="0" w:oddHBand="0" w:evenHBand="0" w:firstRowFirstColumn="0" w:firstRowLastColumn="0" w:lastRowFirstColumn="0" w:lastRowLastColumn="0"/>
            </w:pPr>
            <w:r>
              <w:t>Only time</w:t>
            </w:r>
          </w:p>
        </w:tc>
        <w:tc>
          <w:tcPr>
            <w:tcW w:w="1971" w:type="dxa"/>
            <w:gridSpan w:val="2"/>
            <w:tcBorders>
              <w:left w:val="single" w:sz="8" w:space="0" w:color="FFFFFF" w:themeColor="background1"/>
              <w:right w:val="single" w:sz="8" w:space="0" w:color="FFFFFF" w:themeColor="background1"/>
            </w:tcBorders>
          </w:tcPr>
          <w:p w14:paraId="1948F98D" w14:textId="77777777" w:rsidR="008952A3" w:rsidRDefault="008952A3" w:rsidP="0002213E">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5" w:type="dxa"/>
            <w:gridSpan w:val="2"/>
            <w:tcBorders>
              <w:left w:val="single" w:sz="8" w:space="0" w:color="FFFFFF" w:themeColor="background1"/>
            </w:tcBorders>
          </w:tcPr>
          <w:p w14:paraId="1F9A4821" w14:textId="77777777" w:rsidR="008952A3" w:rsidRDefault="008952A3" w:rsidP="0002213E">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8952A3" w14:paraId="4209C127" w14:textId="77777777" w:rsidTr="000221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tcBorders>
              <w:right w:val="single" w:sz="8" w:space="0" w:color="FFFFFF" w:themeColor="background1"/>
            </w:tcBorders>
          </w:tcPr>
          <w:p w14:paraId="7E27E1B6" w14:textId="77777777" w:rsidR="008952A3" w:rsidRDefault="008952A3" w:rsidP="0002213E">
            <w:pPr>
              <w:jc w:val="right"/>
            </w:pPr>
          </w:p>
        </w:tc>
        <w:tc>
          <w:tcPr>
            <w:tcW w:w="1161" w:type="dxa"/>
            <w:tcBorders>
              <w:left w:val="single" w:sz="8" w:space="0" w:color="FFFFFF" w:themeColor="background1"/>
              <w:right w:val="single" w:sz="8" w:space="0" w:color="FFFFFF" w:themeColor="background1"/>
            </w:tcBorders>
            <w:shd w:val="clear" w:color="auto" w:fill="D95B43" w:themeFill="accent4"/>
          </w:tcPr>
          <w:p w14:paraId="5B0AEFD6" w14:textId="77777777" w:rsidR="008952A3" w:rsidRPr="00E95498" w:rsidRDefault="008952A3" w:rsidP="0002213E">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56" w:type="dxa"/>
            <w:tcBorders>
              <w:left w:val="single" w:sz="8" w:space="0" w:color="FFFFFF" w:themeColor="background1"/>
              <w:right w:val="nil"/>
            </w:tcBorders>
            <w:shd w:val="clear" w:color="auto" w:fill="D95B43" w:themeFill="accent4"/>
          </w:tcPr>
          <w:p w14:paraId="4D9FD429" w14:textId="77777777" w:rsidR="008952A3" w:rsidRPr="00E95498" w:rsidRDefault="008952A3" w:rsidP="0002213E">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0" w:type="dxa"/>
            <w:tcBorders>
              <w:left w:val="nil"/>
              <w:right w:val="single" w:sz="8" w:space="0" w:color="FFFFFF" w:themeColor="background1"/>
            </w:tcBorders>
            <w:shd w:val="clear" w:color="auto" w:fill="D95B43" w:themeFill="accent4"/>
          </w:tcPr>
          <w:p w14:paraId="079B068F" w14:textId="77777777" w:rsidR="008952A3" w:rsidRPr="00E95498" w:rsidRDefault="008952A3" w:rsidP="0002213E">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c>
          <w:tcPr>
            <w:tcW w:w="841" w:type="dxa"/>
            <w:tcBorders>
              <w:left w:val="single" w:sz="8" w:space="0" w:color="FFFFFF" w:themeColor="background1"/>
              <w:right w:val="nil"/>
            </w:tcBorders>
            <w:shd w:val="clear" w:color="auto" w:fill="D95B43" w:themeFill="accent4"/>
          </w:tcPr>
          <w:p w14:paraId="6157515F" w14:textId="77777777" w:rsidR="008952A3" w:rsidRPr="00E95498" w:rsidRDefault="008952A3" w:rsidP="0002213E">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0" w:type="dxa"/>
            <w:tcBorders>
              <w:left w:val="nil"/>
              <w:right w:val="single" w:sz="8" w:space="0" w:color="FFFFFF" w:themeColor="background1"/>
            </w:tcBorders>
            <w:shd w:val="clear" w:color="auto" w:fill="D95B43" w:themeFill="accent4"/>
          </w:tcPr>
          <w:p w14:paraId="6DD996E8" w14:textId="77777777" w:rsidR="008952A3" w:rsidRPr="00E95498" w:rsidRDefault="008952A3" w:rsidP="0002213E">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c>
          <w:tcPr>
            <w:tcW w:w="993" w:type="dxa"/>
            <w:tcBorders>
              <w:left w:val="single" w:sz="8" w:space="0" w:color="FFFFFF" w:themeColor="background1"/>
              <w:right w:val="nil"/>
            </w:tcBorders>
            <w:shd w:val="clear" w:color="auto" w:fill="D95B43" w:themeFill="accent4"/>
          </w:tcPr>
          <w:p w14:paraId="4F7F239D" w14:textId="77777777" w:rsidR="008952A3" w:rsidRPr="00E95498" w:rsidRDefault="008952A3" w:rsidP="0002213E">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5B861613" w14:textId="77777777" w:rsidR="008952A3" w:rsidRPr="00E95498" w:rsidRDefault="008952A3" w:rsidP="0002213E">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r>
      <w:tr w:rsidR="008952A3" w14:paraId="4F7C5D90" w14:textId="77777777" w:rsidTr="0002213E">
        <w:tc>
          <w:tcPr>
            <w:cnfStyle w:val="001000000000" w:firstRow="0" w:lastRow="0" w:firstColumn="1" w:lastColumn="0" w:oddVBand="0" w:evenVBand="0" w:oddHBand="0" w:evenHBand="0" w:firstRowFirstColumn="0" w:firstRowLastColumn="0" w:lastRowFirstColumn="0" w:lastRowLastColumn="0"/>
            <w:tcW w:w="2076" w:type="dxa"/>
            <w:tcBorders>
              <w:bottom w:val="nil"/>
              <w:right w:val="single" w:sz="8" w:space="0" w:color="FFFFFF" w:themeColor="background1"/>
            </w:tcBorders>
          </w:tcPr>
          <w:p w14:paraId="0B43BE60" w14:textId="77777777" w:rsidR="008952A3" w:rsidRDefault="008952A3" w:rsidP="0002213E">
            <w:pPr>
              <w:jc w:val="right"/>
            </w:pPr>
            <w:r>
              <w:t>Success Rate</w:t>
            </w:r>
          </w:p>
        </w:tc>
        <w:tc>
          <w:tcPr>
            <w:tcW w:w="1161" w:type="dxa"/>
            <w:tcBorders>
              <w:left w:val="single" w:sz="8" w:space="0" w:color="FFFFFF" w:themeColor="background1"/>
              <w:bottom w:val="nil"/>
              <w:right w:val="single" w:sz="8" w:space="0" w:color="FFFFFF" w:themeColor="background1"/>
            </w:tcBorders>
          </w:tcPr>
          <w:p w14:paraId="40EB2E1C" w14:textId="77777777" w:rsidR="008952A3" w:rsidRDefault="008952A3" w:rsidP="0002213E">
            <w:pPr>
              <w:jc w:val="center"/>
              <w:cnfStyle w:val="000000000000" w:firstRow="0" w:lastRow="0" w:firstColumn="0" w:lastColumn="0" w:oddVBand="0" w:evenVBand="0" w:oddHBand="0" w:evenHBand="0" w:firstRowFirstColumn="0" w:firstRowLastColumn="0" w:lastRowFirstColumn="0" w:lastRowLastColumn="0"/>
            </w:pPr>
            <w:r>
              <w:t>0.916</w:t>
            </w:r>
          </w:p>
        </w:tc>
        <w:tc>
          <w:tcPr>
            <w:tcW w:w="756" w:type="dxa"/>
            <w:tcBorders>
              <w:left w:val="single" w:sz="8" w:space="0" w:color="FFFFFF" w:themeColor="background1"/>
              <w:bottom w:val="nil"/>
              <w:right w:val="nil"/>
            </w:tcBorders>
          </w:tcPr>
          <w:p w14:paraId="1954BBB8" w14:textId="77777777" w:rsidR="008952A3" w:rsidRDefault="008952A3" w:rsidP="0002213E">
            <w:pPr>
              <w:jc w:val="center"/>
              <w:cnfStyle w:val="000000000000" w:firstRow="0" w:lastRow="0" w:firstColumn="0" w:lastColumn="0" w:oddVBand="0" w:evenVBand="0" w:oddHBand="0" w:evenHBand="0" w:firstRowFirstColumn="0" w:firstRowLastColumn="0" w:lastRowFirstColumn="0" w:lastRowLastColumn="0"/>
            </w:pPr>
            <w:r>
              <w:t>0.833</w:t>
            </w:r>
          </w:p>
        </w:tc>
        <w:tc>
          <w:tcPr>
            <w:tcW w:w="1250" w:type="dxa"/>
            <w:tcBorders>
              <w:left w:val="nil"/>
              <w:bottom w:val="nil"/>
              <w:right w:val="single" w:sz="8" w:space="0" w:color="FFFFFF" w:themeColor="background1"/>
            </w:tcBorders>
          </w:tcPr>
          <w:p w14:paraId="62B249A0" w14:textId="77777777" w:rsidR="008952A3" w:rsidRDefault="008952A3" w:rsidP="0002213E">
            <w:pPr>
              <w:jc w:val="center"/>
              <w:cnfStyle w:val="000000000000" w:firstRow="0" w:lastRow="0" w:firstColumn="0" w:lastColumn="0" w:oddVBand="0" w:evenVBand="0" w:oddHBand="0" w:evenHBand="0" w:firstRowFirstColumn="0" w:firstRowLastColumn="0" w:lastRowFirstColumn="0" w:lastRowLastColumn="0"/>
            </w:pPr>
            <w:r>
              <w:t>-9.1%</w:t>
            </w:r>
          </w:p>
        </w:tc>
        <w:tc>
          <w:tcPr>
            <w:tcW w:w="841" w:type="dxa"/>
            <w:tcBorders>
              <w:left w:val="single" w:sz="8" w:space="0" w:color="FFFFFF" w:themeColor="background1"/>
              <w:bottom w:val="nil"/>
              <w:right w:val="nil"/>
            </w:tcBorders>
          </w:tcPr>
          <w:p w14:paraId="6CBF5969" w14:textId="77777777" w:rsidR="008952A3" w:rsidRDefault="008952A3" w:rsidP="0002213E">
            <w:pPr>
              <w:jc w:val="center"/>
              <w:cnfStyle w:val="000000000000" w:firstRow="0" w:lastRow="0" w:firstColumn="0" w:lastColumn="0" w:oddVBand="0" w:evenVBand="0" w:oddHBand="0" w:evenHBand="0" w:firstRowFirstColumn="0" w:firstRowLastColumn="0" w:lastRowFirstColumn="0" w:lastRowLastColumn="0"/>
            </w:pPr>
            <w:r>
              <w:t>0.828</w:t>
            </w:r>
          </w:p>
        </w:tc>
        <w:tc>
          <w:tcPr>
            <w:tcW w:w="1130" w:type="dxa"/>
            <w:tcBorders>
              <w:left w:val="nil"/>
              <w:bottom w:val="nil"/>
              <w:right w:val="single" w:sz="8" w:space="0" w:color="FFFFFF" w:themeColor="background1"/>
            </w:tcBorders>
          </w:tcPr>
          <w:p w14:paraId="03D60CA1" w14:textId="77777777" w:rsidR="008952A3" w:rsidRDefault="008952A3" w:rsidP="0002213E">
            <w:pPr>
              <w:jc w:val="right"/>
              <w:cnfStyle w:val="000000000000" w:firstRow="0" w:lastRow="0" w:firstColumn="0" w:lastColumn="0" w:oddVBand="0" w:evenVBand="0" w:oddHBand="0" w:evenHBand="0" w:firstRowFirstColumn="0" w:firstRowLastColumn="0" w:lastRowFirstColumn="0" w:lastRowLastColumn="0"/>
            </w:pPr>
            <w:r>
              <w:t>-9.6%</w:t>
            </w:r>
          </w:p>
        </w:tc>
        <w:tc>
          <w:tcPr>
            <w:tcW w:w="993" w:type="dxa"/>
            <w:tcBorders>
              <w:left w:val="single" w:sz="8" w:space="0" w:color="FFFFFF" w:themeColor="background1"/>
              <w:bottom w:val="nil"/>
              <w:right w:val="nil"/>
            </w:tcBorders>
          </w:tcPr>
          <w:p w14:paraId="45AF3D27" w14:textId="77777777" w:rsidR="008952A3" w:rsidRDefault="008952A3" w:rsidP="0002213E">
            <w:pPr>
              <w:jc w:val="center"/>
              <w:cnfStyle w:val="000000000000" w:firstRow="0" w:lastRow="0" w:firstColumn="0" w:lastColumn="0" w:oddVBand="0" w:evenVBand="0" w:oddHBand="0" w:evenHBand="0" w:firstRowFirstColumn="0" w:firstRowLastColumn="0" w:lastRowFirstColumn="0" w:lastRowLastColumn="0"/>
            </w:pPr>
            <w:r>
              <w:t>0.776</w:t>
            </w:r>
          </w:p>
        </w:tc>
        <w:tc>
          <w:tcPr>
            <w:tcW w:w="1012" w:type="dxa"/>
            <w:tcBorders>
              <w:left w:val="nil"/>
              <w:bottom w:val="nil"/>
            </w:tcBorders>
          </w:tcPr>
          <w:p w14:paraId="6EC9D1A3" w14:textId="77777777" w:rsidR="008952A3" w:rsidRDefault="008952A3" w:rsidP="0002213E">
            <w:pPr>
              <w:jc w:val="right"/>
              <w:cnfStyle w:val="000000000000" w:firstRow="0" w:lastRow="0" w:firstColumn="0" w:lastColumn="0" w:oddVBand="0" w:evenVBand="0" w:oddHBand="0" w:evenHBand="0" w:firstRowFirstColumn="0" w:firstRowLastColumn="0" w:lastRowFirstColumn="0" w:lastRowLastColumn="0"/>
            </w:pPr>
            <w:r>
              <w:t>-15.2%</w:t>
            </w:r>
          </w:p>
        </w:tc>
      </w:tr>
      <w:tr w:rsidR="008952A3" w14:paraId="53CB74B0" w14:textId="77777777" w:rsidTr="000221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tcBorders>
              <w:top w:val="nil"/>
              <w:right w:val="single" w:sz="8" w:space="0" w:color="FFFFFF" w:themeColor="background1"/>
            </w:tcBorders>
          </w:tcPr>
          <w:p w14:paraId="711E472F" w14:textId="77777777" w:rsidR="008952A3" w:rsidRDefault="008952A3" w:rsidP="0002213E">
            <w:pPr>
              <w:jc w:val="right"/>
            </w:pPr>
            <w:r>
              <w:t>Normalized SR</w:t>
            </w:r>
          </w:p>
        </w:tc>
        <w:tc>
          <w:tcPr>
            <w:tcW w:w="1161" w:type="dxa"/>
            <w:tcBorders>
              <w:top w:val="nil"/>
              <w:left w:val="single" w:sz="8" w:space="0" w:color="FFFFFF" w:themeColor="background1"/>
              <w:right w:val="single" w:sz="8" w:space="0" w:color="FFFFFF" w:themeColor="background1"/>
            </w:tcBorders>
          </w:tcPr>
          <w:p w14:paraId="319DC92A" w14:textId="77777777" w:rsidR="008952A3" w:rsidRDefault="008952A3" w:rsidP="0002213E">
            <w:pPr>
              <w:jc w:val="center"/>
              <w:cnfStyle w:val="000000100000" w:firstRow="0" w:lastRow="0" w:firstColumn="0" w:lastColumn="0" w:oddVBand="0" w:evenVBand="0" w:oddHBand="1" w:evenHBand="0" w:firstRowFirstColumn="0" w:firstRowLastColumn="0" w:lastRowFirstColumn="0" w:lastRowLastColumn="0"/>
            </w:pPr>
            <w:r>
              <w:t>0.733</w:t>
            </w:r>
          </w:p>
        </w:tc>
        <w:tc>
          <w:tcPr>
            <w:tcW w:w="756" w:type="dxa"/>
            <w:tcBorders>
              <w:top w:val="nil"/>
              <w:left w:val="single" w:sz="8" w:space="0" w:color="FFFFFF" w:themeColor="background1"/>
              <w:right w:val="nil"/>
            </w:tcBorders>
          </w:tcPr>
          <w:p w14:paraId="0D3B2A1A" w14:textId="77777777" w:rsidR="008952A3" w:rsidRDefault="008952A3" w:rsidP="0002213E">
            <w:pPr>
              <w:jc w:val="center"/>
              <w:cnfStyle w:val="000000100000" w:firstRow="0" w:lastRow="0" w:firstColumn="0" w:lastColumn="0" w:oddVBand="0" w:evenVBand="0" w:oddHBand="1" w:evenHBand="0" w:firstRowFirstColumn="0" w:firstRowLastColumn="0" w:lastRowFirstColumn="0" w:lastRowLastColumn="0"/>
            </w:pPr>
            <w:r>
              <w:t>0.667</w:t>
            </w:r>
          </w:p>
        </w:tc>
        <w:tc>
          <w:tcPr>
            <w:tcW w:w="1250" w:type="dxa"/>
            <w:tcBorders>
              <w:top w:val="nil"/>
              <w:left w:val="nil"/>
              <w:right w:val="single" w:sz="8" w:space="0" w:color="FFFFFF" w:themeColor="background1"/>
            </w:tcBorders>
          </w:tcPr>
          <w:p w14:paraId="31CAD2C1" w14:textId="77777777" w:rsidR="008952A3" w:rsidRDefault="008952A3" w:rsidP="0002213E">
            <w:pPr>
              <w:jc w:val="center"/>
              <w:cnfStyle w:val="000000100000" w:firstRow="0" w:lastRow="0" w:firstColumn="0" w:lastColumn="0" w:oddVBand="0" w:evenVBand="0" w:oddHBand="1" w:evenHBand="0" w:firstRowFirstColumn="0" w:firstRowLastColumn="0" w:lastRowFirstColumn="0" w:lastRowLastColumn="0"/>
            </w:pPr>
            <w:r>
              <w:t>-9.0%</w:t>
            </w:r>
          </w:p>
        </w:tc>
        <w:tc>
          <w:tcPr>
            <w:tcW w:w="841" w:type="dxa"/>
            <w:tcBorders>
              <w:top w:val="nil"/>
              <w:left w:val="single" w:sz="8" w:space="0" w:color="FFFFFF" w:themeColor="background1"/>
              <w:right w:val="nil"/>
            </w:tcBorders>
          </w:tcPr>
          <w:p w14:paraId="4D040F81" w14:textId="77777777" w:rsidR="008952A3" w:rsidRDefault="008952A3" w:rsidP="0002213E">
            <w:pPr>
              <w:jc w:val="center"/>
              <w:cnfStyle w:val="000000100000" w:firstRow="0" w:lastRow="0" w:firstColumn="0" w:lastColumn="0" w:oddVBand="0" w:evenVBand="0" w:oddHBand="1" w:evenHBand="0" w:firstRowFirstColumn="0" w:firstRowLastColumn="0" w:lastRowFirstColumn="0" w:lastRowLastColumn="0"/>
            </w:pPr>
            <w:r>
              <w:t>0.828</w:t>
            </w:r>
          </w:p>
        </w:tc>
        <w:tc>
          <w:tcPr>
            <w:tcW w:w="1130" w:type="dxa"/>
            <w:tcBorders>
              <w:top w:val="nil"/>
              <w:left w:val="nil"/>
              <w:right w:val="single" w:sz="8" w:space="0" w:color="FFFFFF" w:themeColor="background1"/>
            </w:tcBorders>
          </w:tcPr>
          <w:p w14:paraId="2FD39617" w14:textId="77777777" w:rsidR="008952A3" w:rsidRDefault="008952A3" w:rsidP="0002213E">
            <w:pPr>
              <w:jc w:val="right"/>
              <w:cnfStyle w:val="000000100000" w:firstRow="0" w:lastRow="0" w:firstColumn="0" w:lastColumn="0" w:oddVBand="0" w:evenVBand="0" w:oddHBand="1" w:evenHBand="0" w:firstRowFirstColumn="0" w:firstRowLastColumn="0" w:lastRowFirstColumn="0" w:lastRowLastColumn="0"/>
            </w:pPr>
            <w:r>
              <w:t>+13.0%</w:t>
            </w:r>
          </w:p>
        </w:tc>
        <w:tc>
          <w:tcPr>
            <w:tcW w:w="993" w:type="dxa"/>
            <w:tcBorders>
              <w:top w:val="nil"/>
              <w:left w:val="single" w:sz="8" w:space="0" w:color="FFFFFF" w:themeColor="background1"/>
              <w:right w:val="nil"/>
            </w:tcBorders>
          </w:tcPr>
          <w:p w14:paraId="6331BC1B" w14:textId="77777777" w:rsidR="008952A3" w:rsidRDefault="008952A3" w:rsidP="0002213E">
            <w:pPr>
              <w:jc w:val="center"/>
              <w:cnfStyle w:val="000000100000" w:firstRow="0" w:lastRow="0" w:firstColumn="0" w:lastColumn="0" w:oddVBand="0" w:evenVBand="0" w:oddHBand="1" w:evenHBand="0" w:firstRowFirstColumn="0" w:firstRowLastColumn="0" w:lastRowFirstColumn="0" w:lastRowLastColumn="0"/>
            </w:pPr>
            <w:r>
              <w:t>0.776</w:t>
            </w:r>
          </w:p>
        </w:tc>
        <w:tc>
          <w:tcPr>
            <w:tcW w:w="1012" w:type="dxa"/>
            <w:tcBorders>
              <w:top w:val="nil"/>
              <w:left w:val="nil"/>
            </w:tcBorders>
          </w:tcPr>
          <w:p w14:paraId="060A4A27" w14:textId="77777777" w:rsidR="008952A3" w:rsidRDefault="008952A3" w:rsidP="0002213E">
            <w:pPr>
              <w:jc w:val="right"/>
              <w:cnfStyle w:val="000000100000" w:firstRow="0" w:lastRow="0" w:firstColumn="0" w:lastColumn="0" w:oddVBand="0" w:evenVBand="0" w:oddHBand="1" w:evenHBand="0" w:firstRowFirstColumn="0" w:firstRowLastColumn="0" w:lastRowFirstColumn="0" w:lastRowLastColumn="0"/>
            </w:pPr>
            <w:r>
              <w:t>+5.8%</w:t>
            </w:r>
          </w:p>
        </w:tc>
      </w:tr>
    </w:tbl>
    <w:p w14:paraId="2CAA3E04" w14:textId="77777777" w:rsidR="008952A3" w:rsidRPr="00116E1D" w:rsidRDefault="008952A3" w:rsidP="009B15B1"/>
    <w:p w14:paraId="69CBAD5B" w14:textId="3B18EAEE" w:rsidR="00594594" w:rsidRDefault="00594594" w:rsidP="00594594">
      <w:pPr>
        <w:pStyle w:val="Bijschrift"/>
        <w:keepNext/>
        <w:jc w:val="center"/>
      </w:pPr>
      <w:r>
        <w:t xml:space="preserve">Table </w:t>
      </w:r>
      <w:r w:rsidR="00C86DD6">
        <w:fldChar w:fldCharType="begin"/>
      </w:r>
      <w:r w:rsidR="00C86DD6">
        <w:instrText xml:space="preserve"> STYLEREF 1 \s </w:instrText>
      </w:r>
      <w:r w:rsidR="00C86DD6">
        <w:fldChar w:fldCharType="separate"/>
      </w:r>
      <w:r w:rsidR="00C86DD6">
        <w:rPr>
          <w:noProof/>
        </w:rPr>
        <w:t>5</w:t>
      </w:r>
      <w:r w:rsidR="00C86DD6">
        <w:fldChar w:fldCharType="end"/>
      </w:r>
      <w:r w:rsidR="00C86DD6">
        <w:t>.</w:t>
      </w:r>
      <w:r w:rsidR="00C86DD6">
        <w:fldChar w:fldCharType="begin"/>
      </w:r>
      <w:r w:rsidR="00C86DD6">
        <w:instrText xml:space="preserve"> SEQ Table \* ARABIC \s 1 </w:instrText>
      </w:r>
      <w:r w:rsidR="00C86DD6">
        <w:fldChar w:fldCharType="separate"/>
      </w:r>
      <w:r w:rsidR="008952A3">
        <w:rPr>
          <w:noProof/>
        </w:rPr>
        <w:t>2</w:t>
      </w:r>
      <w:r w:rsidR="00C86DD6">
        <w:fldChar w:fldCharType="end"/>
      </w:r>
      <w:r>
        <w:t xml:space="preserve">: </w:t>
      </w:r>
      <w:r w:rsidR="00F30A89">
        <w:t>Scores</w:t>
      </w:r>
      <w:r>
        <w:t xml:space="preserve"> 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E95498" w14:paraId="66B9F9F6" w14:textId="77777777" w:rsidTr="00E954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val="restart"/>
            <w:tcBorders>
              <w:right w:val="single" w:sz="8" w:space="0" w:color="FFFFFF" w:themeColor="background1"/>
            </w:tcBorders>
          </w:tcPr>
          <w:p w14:paraId="45C65F57" w14:textId="77777777" w:rsidR="00E95498" w:rsidRDefault="00E95498" w:rsidP="0002213E">
            <w:pPr>
              <w:jc w:val="right"/>
            </w:pPr>
            <w:r>
              <w:t>Scenario:</w:t>
            </w:r>
          </w:p>
        </w:tc>
        <w:tc>
          <w:tcPr>
            <w:tcW w:w="1166" w:type="dxa"/>
            <w:tcBorders>
              <w:left w:val="single" w:sz="8" w:space="0" w:color="FFFFFF" w:themeColor="background1"/>
              <w:right w:val="single" w:sz="8" w:space="0" w:color="FFFFFF" w:themeColor="background1"/>
            </w:tcBorders>
          </w:tcPr>
          <w:p w14:paraId="664459EE" w14:textId="2125E5DC" w:rsidR="00E95498" w:rsidRDefault="00E95498" w:rsidP="0002213E">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1981" w:type="dxa"/>
            <w:gridSpan w:val="2"/>
            <w:tcBorders>
              <w:left w:val="single" w:sz="8" w:space="0" w:color="FFFFFF" w:themeColor="background1"/>
              <w:right w:val="single" w:sz="8" w:space="0" w:color="FFFFFF" w:themeColor="background1"/>
            </w:tcBorders>
          </w:tcPr>
          <w:p w14:paraId="140413C7" w14:textId="0EE8F9D6" w:rsidR="00E95498" w:rsidRDefault="00E95498" w:rsidP="0002213E">
            <w:pPr>
              <w:jc w:val="center"/>
              <w:cnfStyle w:val="100000000000" w:firstRow="1" w:lastRow="0" w:firstColumn="0" w:lastColumn="0" w:oddVBand="0" w:evenVBand="0" w:oddHBand="0" w:evenHBand="0" w:firstRowFirstColumn="0" w:firstRowLastColumn="0" w:lastRowFirstColumn="0" w:lastRowLastColumn="0"/>
            </w:pPr>
            <w:r>
              <w:t>Only time</w:t>
            </w:r>
          </w:p>
        </w:tc>
        <w:tc>
          <w:tcPr>
            <w:tcW w:w="1974" w:type="dxa"/>
            <w:gridSpan w:val="2"/>
            <w:tcBorders>
              <w:left w:val="single" w:sz="8" w:space="0" w:color="FFFFFF" w:themeColor="background1"/>
              <w:right w:val="single" w:sz="8" w:space="0" w:color="FFFFFF" w:themeColor="background1"/>
            </w:tcBorders>
          </w:tcPr>
          <w:p w14:paraId="673AEAAE" w14:textId="6C79B43A" w:rsidR="00E95498" w:rsidRDefault="00E95498" w:rsidP="0002213E">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8" w:type="dxa"/>
            <w:gridSpan w:val="2"/>
            <w:tcBorders>
              <w:left w:val="single" w:sz="8" w:space="0" w:color="FFFFFF" w:themeColor="background1"/>
            </w:tcBorders>
          </w:tcPr>
          <w:p w14:paraId="5A4A12A4" w14:textId="49224E87" w:rsidR="00E95498" w:rsidRDefault="00E95498" w:rsidP="0002213E">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C86DD6" w14:paraId="403A2ECC"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tcBorders>
              <w:right w:val="single" w:sz="8" w:space="0" w:color="FFFFFF" w:themeColor="background1"/>
            </w:tcBorders>
          </w:tcPr>
          <w:p w14:paraId="4EAA801D" w14:textId="77777777" w:rsidR="00E95498" w:rsidRDefault="00E95498" w:rsidP="00E95498">
            <w:pPr>
              <w:jc w:val="right"/>
            </w:pPr>
          </w:p>
        </w:tc>
        <w:tc>
          <w:tcPr>
            <w:tcW w:w="1166" w:type="dxa"/>
            <w:tcBorders>
              <w:left w:val="single" w:sz="8" w:space="0" w:color="FFFFFF" w:themeColor="background1"/>
              <w:right w:val="single" w:sz="8" w:space="0" w:color="FFFFFF" w:themeColor="background1"/>
            </w:tcBorders>
            <w:shd w:val="clear" w:color="auto" w:fill="D95B43" w:themeFill="accent4"/>
          </w:tcPr>
          <w:p w14:paraId="7E01C5A1" w14:textId="786FD5B9"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22" w:type="dxa"/>
            <w:tcBorders>
              <w:left w:val="single" w:sz="8" w:space="0" w:color="FFFFFF" w:themeColor="background1"/>
              <w:right w:val="nil"/>
            </w:tcBorders>
            <w:shd w:val="clear" w:color="auto" w:fill="D95B43" w:themeFill="accent4"/>
          </w:tcPr>
          <w:p w14:paraId="374E0831" w14:textId="75670234"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9" w:type="dxa"/>
            <w:tcBorders>
              <w:left w:val="nil"/>
              <w:right w:val="single" w:sz="8" w:space="0" w:color="FFFFFF" w:themeColor="background1"/>
            </w:tcBorders>
            <w:shd w:val="clear" w:color="auto" w:fill="D95B43" w:themeFill="accent4"/>
          </w:tcPr>
          <w:p w14:paraId="25079D50" w14:textId="58005286"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c>
          <w:tcPr>
            <w:tcW w:w="842" w:type="dxa"/>
            <w:tcBorders>
              <w:left w:val="single" w:sz="8" w:space="0" w:color="FFFFFF" w:themeColor="background1"/>
              <w:right w:val="nil"/>
            </w:tcBorders>
            <w:shd w:val="clear" w:color="auto" w:fill="D95B43" w:themeFill="accent4"/>
          </w:tcPr>
          <w:p w14:paraId="5DB2470E" w14:textId="4A6EEAE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2" w:type="dxa"/>
            <w:tcBorders>
              <w:left w:val="nil"/>
              <w:right w:val="single" w:sz="8" w:space="0" w:color="FFFFFF" w:themeColor="background1"/>
            </w:tcBorders>
            <w:shd w:val="clear" w:color="auto" w:fill="D95B43" w:themeFill="accent4"/>
          </w:tcPr>
          <w:p w14:paraId="302AC83A" w14:textId="44B7980C"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c>
          <w:tcPr>
            <w:tcW w:w="996" w:type="dxa"/>
            <w:tcBorders>
              <w:left w:val="single" w:sz="8" w:space="0" w:color="FFFFFF" w:themeColor="background1"/>
              <w:right w:val="nil"/>
            </w:tcBorders>
            <w:shd w:val="clear" w:color="auto" w:fill="D95B43" w:themeFill="accent4"/>
          </w:tcPr>
          <w:p w14:paraId="3D66FF77" w14:textId="3F2BB8C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74501B74" w14:textId="770E85E3"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r>
      <w:tr w:rsidR="00E95498" w14:paraId="7E92EE03" w14:textId="77777777" w:rsidTr="00E95498">
        <w:tc>
          <w:tcPr>
            <w:cnfStyle w:val="001000000000" w:firstRow="0" w:lastRow="0" w:firstColumn="1" w:lastColumn="0" w:oddVBand="0" w:evenVBand="0" w:oddHBand="0" w:evenHBand="0" w:firstRowFirstColumn="0" w:firstRowLastColumn="0" w:lastRowFirstColumn="0" w:lastRowLastColumn="0"/>
            <w:tcW w:w="2090" w:type="dxa"/>
            <w:tcBorders>
              <w:bottom w:val="nil"/>
              <w:right w:val="single" w:sz="8" w:space="0" w:color="FFFFFF" w:themeColor="background1"/>
            </w:tcBorders>
          </w:tcPr>
          <w:p w14:paraId="07B75126" w14:textId="2B2CF35D" w:rsidR="00E95498" w:rsidRDefault="00E95498" w:rsidP="0002213E">
            <w:pPr>
              <w:jc w:val="right"/>
            </w:pPr>
            <w:r>
              <w:t>Score</w:t>
            </w:r>
          </w:p>
        </w:tc>
        <w:tc>
          <w:tcPr>
            <w:tcW w:w="1166" w:type="dxa"/>
            <w:tcBorders>
              <w:left w:val="single" w:sz="8" w:space="0" w:color="FFFFFF" w:themeColor="background1"/>
              <w:bottom w:val="nil"/>
              <w:right w:val="single" w:sz="8" w:space="0" w:color="FFFFFF" w:themeColor="background1"/>
            </w:tcBorders>
          </w:tcPr>
          <w:p w14:paraId="1EB0DF2C" w14:textId="51160A4E" w:rsidR="00E95498" w:rsidRDefault="00E95498" w:rsidP="0002213E">
            <w:pPr>
              <w:jc w:val="center"/>
              <w:cnfStyle w:val="000000000000" w:firstRow="0" w:lastRow="0" w:firstColumn="0" w:lastColumn="0" w:oddVBand="0" w:evenVBand="0" w:oddHBand="0" w:evenHBand="0" w:firstRowFirstColumn="0" w:firstRowLastColumn="0" w:lastRowFirstColumn="0" w:lastRowLastColumn="0"/>
            </w:pPr>
            <w:r>
              <w:t>0.9</w:t>
            </w:r>
            <w:r>
              <w:t>17</w:t>
            </w:r>
          </w:p>
        </w:tc>
        <w:tc>
          <w:tcPr>
            <w:tcW w:w="722" w:type="dxa"/>
            <w:tcBorders>
              <w:left w:val="single" w:sz="8" w:space="0" w:color="FFFFFF" w:themeColor="background1"/>
              <w:bottom w:val="nil"/>
              <w:right w:val="nil"/>
            </w:tcBorders>
          </w:tcPr>
          <w:p w14:paraId="70F619DC" w14:textId="27DE0E18" w:rsidR="00E95498" w:rsidRDefault="00E95498" w:rsidP="0002213E">
            <w:pPr>
              <w:jc w:val="center"/>
              <w:cnfStyle w:val="000000000000" w:firstRow="0" w:lastRow="0" w:firstColumn="0" w:lastColumn="0" w:oddVBand="0" w:evenVBand="0" w:oddHBand="0" w:evenHBand="0" w:firstRowFirstColumn="0" w:firstRowLastColumn="0" w:lastRowFirstColumn="0" w:lastRowLastColumn="0"/>
            </w:pPr>
            <w:r>
              <w:t>0.077</w:t>
            </w:r>
          </w:p>
        </w:tc>
        <w:tc>
          <w:tcPr>
            <w:tcW w:w="1259" w:type="dxa"/>
            <w:tcBorders>
              <w:left w:val="nil"/>
              <w:bottom w:val="nil"/>
              <w:right w:val="single" w:sz="8" w:space="0" w:color="FFFFFF" w:themeColor="background1"/>
            </w:tcBorders>
          </w:tcPr>
          <w:p w14:paraId="307A88E5" w14:textId="479D19DD" w:rsidR="00E95498" w:rsidRDefault="00E95498" w:rsidP="0002213E">
            <w:pPr>
              <w:jc w:val="center"/>
              <w:cnfStyle w:val="000000000000" w:firstRow="0" w:lastRow="0" w:firstColumn="0" w:lastColumn="0" w:oddVBand="0" w:evenVBand="0" w:oddHBand="0" w:evenHBand="0" w:firstRowFirstColumn="0" w:firstRowLastColumn="0" w:lastRowFirstColumn="0" w:lastRowLastColumn="0"/>
            </w:pPr>
          </w:p>
        </w:tc>
        <w:tc>
          <w:tcPr>
            <w:tcW w:w="842" w:type="dxa"/>
            <w:tcBorders>
              <w:left w:val="single" w:sz="8" w:space="0" w:color="FFFFFF" w:themeColor="background1"/>
              <w:bottom w:val="nil"/>
              <w:right w:val="nil"/>
            </w:tcBorders>
          </w:tcPr>
          <w:p w14:paraId="026E4F97" w14:textId="01F390E4" w:rsidR="00E95498" w:rsidRDefault="00E95498" w:rsidP="0002213E">
            <w:pPr>
              <w:jc w:val="center"/>
              <w:cnfStyle w:val="000000000000" w:firstRow="0" w:lastRow="0" w:firstColumn="0" w:lastColumn="0" w:oddVBand="0" w:evenVBand="0" w:oddHBand="0" w:evenHBand="0" w:firstRowFirstColumn="0" w:firstRowLastColumn="0" w:lastRowFirstColumn="0" w:lastRowLastColumn="0"/>
            </w:pPr>
            <w:r>
              <w:t>3.803</w:t>
            </w:r>
          </w:p>
        </w:tc>
        <w:tc>
          <w:tcPr>
            <w:tcW w:w="1132" w:type="dxa"/>
            <w:tcBorders>
              <w:left w:val="nil"/>
              <w:bottom w:val="nil"/>
              <w:right w:val="single" w:sz="8" w:space="0" w:color="FFFFFF" w:themeColor="background1"/>
            </w:tcBorders>
          </w:tcPr>
          <w:p w14:paraId="5CEFF499" w14:textId="6FDBF50B" w:rsidR="00E95498" w:rsidRDefault="00E95498" w:rsidP="0002213E">
            <w:pPr>
              <w:jc w:val="right"/>
              <w:cnfStyle w:val="000000000000" w:firstRow="0" w:lastRow="0" w:firstColumn="0" w:lastColumn="0" w:oddVBand="0" w:evenVBand="0" w:oddHBand="0" w:evenHBand="0" w:firstRowFirstColumn="0" w:firstRowLastColumn="0" w:lastRowFirstColumn="0" w:lastRowLastColumn="0"/>
            </w:pPr>
          </w:p>
        </w:tc>
        <w:tc>
          <w:tcPr>
            <w:tcW w:w="996" w:type="dxa"/>
            <w:tcBorders>
              <w:left w:val="single" w:sz="8" w:space="0" w:color="FFFFFF" w:themeColor="background1"/>
              <w:bottom w:val="nil"/>
              <w:right w:val="nil"/>
            </w:tcBorders>
          </w:tcPr>
          <w:p w14:paraId="7C8779E2" w14:textId="546CFCCA" w:rsidR="00E95498" w:rsidRDefault="00E95498" w:rsidP="0002213E">
            <w:pPr>
              <w:jc w:val="center"/>
              <w:cnfStyle w:val="000000000000" w:firstRow="0" w:lastRow="0" w:firstColumn="0" w:lastColumn="0" w:oddVBand="0" w:evenVBand="0" w:oddHBand="0" w:evenHBand="0" w:firstRowFirstColumn="0" w:firstRowLastColumn="0" w:lastRowFirstColumn="0" w:lastRowLastColumn="0"/>
            </w:pPr>
            <w:r>
              <w:t>0.231</w:t>
            </w:r>
          </w:p>
        </w:tc>
        <w:tc>
          <w:tcPr>
            <w:tcW w:w="1012" w:type="dxa"/>
            <w:tcBorders>
              <w:left w:val="nil"/>
              <w:bottom w:val="nil"/>
            </w:tcBorders>
          </w:tcPr>
          <w:p w14:paraId="745BBDF2" w14:textId="03F27FCC" w:rsidR="00E95498" w:rsidRDefault="00E95498" w:rsidP="0002213E">
            <w:pPr>
              <w:jc w:val="right"/>
              <w:cnfStyle w:val="000000000000" w:firstRow="0" w:lastRow="0" w:firstColumn="0" w:lastColumn="0" w:oddVBand="0" w:evenVBand="0" w:oddHBand="0" w:evenHBand="0" w:firstRowFirstColumn="0" w:firstRowLastColumn="0" w:lastRowFirstColumn="0" w:lastRowLastColumn="0"/>
            </w:pPr>
          </w:p>
        </w:tc>
      </w:tr>
      <w:tr w:rsidR="00E95498" w14:paraId="38610101"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nil"/>
              <w:right w:val="single" w:sz="8" w:space="0" w:color="FFFFFF" w:themeColor="background1"/>
            </w:tcBorders>
          </w:tcPr>
          <w:p w14:paraId="65C1E817" w14:textId="44FC05A4" w:rsidR="00E95498" w:rsidRDefault="00E95498" w:rsidP="0002213E">
            <w:pPr>
              <w:jc w:val="right"/>
            </w:pPr>
            <w:r>
              <w:t>Normalized score</w:t>
            </w:r>
          </w:p>
        </w:tc>
        <w:tc>
          <w:tcPr>
            <w:tcW w:w="1166" w:type="dxa"/>
            <w:tcBorders>
              <w:top w:val="nil"/>
              <w:left w:val="single" w:sz="8" w:space="0" w:color="FFFFFF" w:themeColor="background1"/>
              <w:right w:val="single" w:sz="8" w:space="0" w:color="FFFFFF" w:themeColor="background1"/>
            </w:tcBorders>
          </w:tcPr>
          <w:p w14:paraId="5AF1B610" w14:textId="0D3C2ED8" w:rsidR="00E95498" w:rsidRDefault="00E95498" w:rsidP="0002213E">
            <w:pPr>
              <w:jc w:val="center"/>
              <w:cnfStyle w:val="000000100000" w:firstRow="0" w:lastRow="0" w:firstColumn="0" w:lastColumn="0" w:oddVBand="0" w:evenVBand="0" w:oddHBand="1" w:evenHBand="0" w:firstRowFirstColumn="0" w:firstRowLastColumn="0" w:lastRowFirstColumn="0" w:lastRowLastColumn="0"/>
            </w:pPr>
            <w:r>
              <w:t>0.195</w:t>
            </w:r>
          </w:p>
        </w:tc>
        <w:tc>
          <w:tcPr>
            <w:tcW w:w="722" w:type="dxa"/>
            <w:tcBorders>
              <w:top w:val="nil"/>
              <w:left w:val="single" w:sz="8" w:space="0" w:color="FFFFFF" w:themeColor="background1"/>
              <w:right w:val="nil"/>
            </w:tcBorders>
          </w:tcPr>
          <w:p w14:paraId="5457CC69" w14:textId="284B1D62" w:rsidR="00E95498" w:rsidRDefault="00E95498" w:rsidP="0002213E">
            <w:pPr>
              <w:jc w:val="center"/>
              <w:cnfStyle w:val="000000100000" w:firstRow="0" w:lastRow="0" w:firstColumn="0" w:lastColumn="0" w:oddVBand="0" w:evenVBand="0" w:oddHBand="1" w:evenHBand="0" w:firstRowFirstColumn="0" w:firstRowLastColumn="0" w:lastRowFirstColumn="0" w:lastRowLastColumn="0"/>
            </w:pPr>
            <w:r>
              <w:t>0.195</w:t>
            </w:r>
          </w:p>
        </w:tc>
        <w:tc>
          <w:tcPr>
            <w:tcW w:w="1259" w:type="dxa"/>
            <w:tcBorders>
              <w:top w:val="nil"/>
              <w:left w:val="nil"/>
              <w:right w:val="single" w:sz="8" w:space="0" w:color="FFFFFF" w:themeColor="background1"/>
            </w:tcBorders>
          </w:tcPr>
          <w:p w14:paraId="76BA1368" w14:textId="6AC58850" w:rsidR="00E95498" w:rsidRDefault="00C86DD6" w:rsidP="0002213E">
            <w:pPr>
              <w:jc w:val="center"/>
              <w:cnfStyle w:val="000000100000" w:firstRow="0" w:lastRow="0" w:firstColumn="0" w:lastColumn="0" w:oddVBand="0" w:evenVBand="0" w:oddHBand="1" w:evenHBand="0" w:firstRowFirstColumn="0" w:firstRowLastColumn="0" w:lastRowFirstColumn="0" w:lastRowLastColumn="0"/>
            </w:pPr>
            <w:r>
              <w:t>0%</w:t>
            </w:r>
          </w:p>
        </w:tc>
        <w:tc>
          <w:tcPr>
            <w:tcW w:w="842" w:type="dxa"/>
            <w:tcBorders>
              <w:top w:val="nil"/>
              <w:left w:val="single" w:sz="8" w:space="0" w:color="FFFFFF" w:themeColor="background1"/>
              <w:right w:val="nil"/>
            </w:tcBorders>
          </w:tcPr>
          <w:p w14:paraId="05E25962" w14:textId="3DB33C01" w:rsidR="00E95498" w:rsidRDefault="00C86DD6" w:rsidP="0002213E">
            <w:pPr>
              <w:jc w:val="center"/>
              <w:cnfStyle w:val="000000100000" w:firstRow="0" w:lastRow="0" w:firstColumn="0" w:lastColumn="0" w:oddVBand="0" w:evenVBand="0" w:oddHBand="1" w:evenHBand="0" w:firstRowFirstColumn="0" w:firstRowLastColumn="0" w:lastRowFirstColumn="0" w:lastRowLastColumn="0"/>
            </w:pPr>
            <w:r>
              <w:t>0.227</w:t>
            </w:r>
          </w:p>
        </w:tc>
        <w:tc>
          <w:tcPr>
            <w:tcW w:w="1132" w:type="dxa"/>
            <w:tcBorders>
              <w:top w:val="nil"/>
              <w:left w:val="nil"/>
              <w:right w:val="single" w:sz="8" w:space="0" w:color="FFFFFF" w:themeColor="background1"/>
            </w:tcBorders>
          </w:tcPr>
          <w:p w14:paraId="578BC8B6" w14:textId="6D15D06E" w:rsidR="00E95498" w:rsidRDefault="00C86DD6" w:rsidP="0002213E">
            <w:pPr>
              <w:jc w:val="right"/>
              <w:cnfStyle w:val="000000100000" w:firstRow="0" w:lastRow="0" w:firstColumn="0" w:lastColumn="0" w:oddVBand="0" w:evenVBand="0" w:oddHBand="1" w:evenHBand="0" w:firstRowFirstColumn="0" w:firstRowLastColumn="0" w:lastRowFirstColumn="0" w:lastRowLastColumn="0"/>
            </w:pPr>
            <w:r>
              <w:t>+16.4%</w:t>
            </w:r>
          </w:p>
        </w:tc>
        <w:tc>
          <w:tcPr>
            <w:tcW w:w="996" w:type="dxa"/>
            <w:tcBorders>
              <w:top w:val="nil"/>
              <w:left w:val="single" w:sz="8" w:space="0" w:color="FFFFFF" w:themeColor="background1"/>
              <w:right w:val="nil"/>
            </w:tcBorders>
          </w:tcPr>
          <w:p w14:paraId="289FCC3B" w14:textId="28C8A536" w:rsidR="00E95498" w:rsidRDefault="00C86DD6" w:rsidP="0002213E">
            <w:pPr>
              <w:jc w:val="center"/>
              <w:cnfStyle w:val="000000100000" w:firstRow="0" w:lastRow="0" w:firstColumn="0" w:lastColumn="0" w:oddVBand="0" w:evenVBand="0" w:oddHBand="1" w:evenHBand="0" w:firstRowFirstColumn="0" w:firstRowLastColumn="0" w:lastRowFirstColumn="0" w:lastRowLastColumn="0"/>
            </w:pPr>
            <w:r>
              <w:t>0.231</w:t>
            </w:r>
          </w:p>
        </w:tc>
        <w:tc>
          <w:tcPr>
            <w:tcW w:w="1012" w:type="dxa"/>
            <w:tcBorders>
              <w:top w:val="nil"/>
              <w:left w:val="nil"/>
            </w:tcBorders>
          </w:tcPr>
          <w:p w14:paraId="156AAC4F" w14:textId="1C69D102" w:rsidR="00E95498" w:rsidRDefault="00C86DD6" w:rsidP="0002213E">
            <w:pPr>
              <w:jc w:val="right"/>
              <w:cnfStyle w:val="000000100000" w:firstRow="0" w:lastRow="0" w:firstColumn="0" w:lastColumn="0" w:oddVBand="0" w:evenVBand="0" w:oddHBand="1" w:evenHBand="0" w:firstRowFirstColumn="0" w:firstRowLastColumn="0" w:lastRowFirstColumn="0" w:lastRowLastColumn="0"/>
            </w:pPr>
            <w:r>
              <w:t>+18.5%</w:t>
            </w:r>
          </w:p>
        </w:tc>
      </w:tr>
    </w:tbl>
    <w:p w14:paraId="4A5F8094" w14:textId="77777777" w:rsidR="008952A3" w:rsidRDefault="008952A3" w:rsidP="00D433AD"/>
    <w:p w14:paraId="799ECD60" w14:textId="64BB4620" w:rsidR="00D433AD" w:rsidRDefault="00D433AD" w:rsidP="00D433AD">
      <w:r>
        <w:t xml:space="preserve">From these results </w:t>
      </w:r>
      <w:r w:rsidR="008952A3">
        <w:t>several</w:t>
      </w:r>
      <w:r>
        <w:t xml:space="preserve"> interesting </w:t>
      </w:r>
      <w:r w:rsidR="008952A3">
        <w:t>conclusions</w:t>
      </w:r>
      <w:r>
        <w:t xml:space="preserve"> may be inferred. Firstly, the baseline is shown to have a success rate of</w:t>
      </w:r>
      <w:r w:rsidR="008952A3">
        <w:t xml:space="preserve"> roughly</w:t>
      </w:r>
      <w:r>
        <w:t xml:space="preserve">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2F4CDCEF" w:rsidR="00D433AD" w:rsidRDefault="00D433AD" w:rsidP="00D433AD">
      <w:r>
        <w:t xml:space="preserve">Furthermore, in </w:t>
      </w:r>
      <w:r w:rsidR="008952A3">
        <w:t>all</w:t>
      </w:r>
      <w:r>
        <w:t xml:space="preserve"> other scenarios, the addition of </w:t>
      </w:r>
      <w:r w:rsidR="008952A3">
        <w:t xml:space="preserve">time or </w:t>
      </w:r>
      <w:r>
        <w:t xml:space="preserve">values in the calculations is shown to have a negative effect on the success rate. This is to be expected given the introduction </w:t>
      </w:r>
      <w:r w:rsidR="008952A3">
        <w:t xml:space="preserve">limiting </w:t>
      </w:r>
      <w:r w:rsidR="008952A3">
        <w:lastRenderedPageBreak/>
        <w:t>the number of appropriate moments</w:t>
      </w:r>
      <w:r>
        <w:t>. However, compared to the normalized success rate of the baseline, there is actually quite a large improvement</w:t>
      </w:r>
      <w:r w:rsidR="008952A3">
        <w:t xml:space="preserve"> for the </w:t>
      </w:r>
      <w:proofErr w:type="gramStart"/>
      <w:r w:rsidR="008952A3">
        <w:t>value based</w:t>
      </w:r>
      <w:proofErr w:type="gramEnd"/>
      <w:r w:rsidR="008952A3">
        <w:t xml:space="preserve"> scenarios. This shows</w:t>
      </w:r>
      <w:r>
        <w:t xml:space="preserve"> that the addition of values in a model </w:t>
      </w:r>
      <w:proofErr w:type="gramStart"/>
      <w:r>
        <w:t>actually improves</w:t>
      </w:r>
      <w:proofErr w:type="gramEnd"/>
      <w:r>
        <w:t xml:space="preserve"> the selection of an appropriate moment for notification in terms of successful selection.</w:t>
      </w:r>
      <w:r w:rsidR="008952A3">
        <w:t xml:space="preserve"> The fact the inclusion of time only has a negative effect on the normalized success rate can be explained by the fact that it </w:t>
      </w:r>
      <w:r w:rsidR="001D2F84">
        <w:t>is only a limiting factor but without a cut-off (such as the ‘unacceptable’ QUV). Ultimately, the most important aspect is that unless the user demands much emphasis on the timing of the notification, the normalized success rate shows clear improvement.</w:t>
      </w:r>
    </w:p>
    <w:p w14:paraId="411BF15B" w14:textId="72DA3117" w:rsidR="00D433AD" w:rsidRDefault="001D2F84" w:rsidP="00D433AD">
      <w:r>
        <w:t xml:space="preserve">The next aspect is to consider the normalized scores. Obviously, trying to optimize the same function used to calculate the normalized score will give the highest result. More interesting, are the three scenarios side by side. The inclusion of just time does not show any (significant) improvement. The inclusion of just values does so drastically. This can be explained by the many ‘unacceptable’ activities no longer being considered as an appropriate moment. However, the kicker lies in the improvement from </w:t>
      </w:r>
      <w:r w:rsidR="001D33E7">
        <w:t>this to including both the values and time components. This shows that, while still improving the success rate, the addition of user values</w:t>
      </w:r>
      <w:r w:rsidR="00D433AD">
        <w:t xml:space="preserve"> in a model </w:t>
      </w:r>
      <w:proofErr w:type="gramStart"/>
      <w:r w:rsidR="00D433AD">
        <w:t>actually improves</w:t>
      </w:r>
      <w:proofErr w:type="gramEnd"/>
      <w:r w:rsidR="00D433AD">
        <w:t xml:space="preserve"> the selection of an appropriate moment for notification. </w:t>
      </w:r>
    </w:p>
    <w:p w14:paraId="379A2EB3" w14:textId="45682781" w:rsidR="001D33E7" w:rsidRDefault="001D33E7" w:rsidP="00D433AD">
      <w:r>
        <w:t xml:space="preserve">While this score can probably be improved even further, this is mostly dependent on the preferences on the user. The user preferences </w:t>
      </w:r>
      <w:proofErr w:type="gramStart"/>
      <w:r>
        <w:t>alters</w:t>
      </w:r>
      <w:proofErr w:type="gramEnd"/>
      <w:r>
        <w:t xml:space="preserve"> weighting between the values, timing, and success rate. </w:t>
      </w:r>
    </w:p>
    <w:p w14:paraId="4D933297" w14:textId="2308A3A6" w:rsidR="00750F6C" w:rsidRDefault="00750F6C" w:rsidP="00750F6C">
      <w:pPr>
        <w:pStyle w:val="Kop2"/>
      </w:pPr>
      <w:r>
        <w:t>Conclusions</w:t>
      </w:r>
    </w:p>
    <w:p w14:paraId="4B0DFB50" w14:textId="726F012E" w:rsidR="00E65BA9" w:rsidRDefault="00E65BA9" w:rsidP="00750F6C">
      <w:r>
        <w:t>The basic prediction algorithm has shown to work properly, functioning properly almost 92% of the time. Also considering time and value components, the optimized scenarios</w:t>
      </w:r>
      <w:r w:rsidRPr="00E65BA9">
        <w:rPr>
          <w:lang w:bidi="ar-SA"/>
        </w:rPr>
        <w:t xml:space="preserve"> </w:t>
      </w:r>
      <w:r>
        <w:rPr>
          <w:lang w:bidi="ar-SA"/>
        </w:rPr>
        <w:t>have shown</w:t>
      </w:r>
      <w:r>
        <w:rPr>
          <w:lang w:bidi="ar-SA"/>
        </w:rPr>
        <w:t xml:space="preserve"> improvement</w:t>
      </w:r>
      <w:r>
        <w:rPr>
          <w:lang w:bidi="ar-SA"/>
        </w:rPr>
        <w:t>s</w:t>
      </w:r>
      <w:r>
        <w:rPr>
          <w:lang w:bidi="ar-SA"/>
        </w:rPr>
        <w:t xml:space="preserve"> of 6 – 13% successful predictions</w:t>
      </w:r>
      <w:r>
        <w:rPr>
          <w:lang w:bidi="ar-SA"/>
        </w:rPr>
        <w:t xml:space="preserve">. In terms of more appropriate moments, the optimized scenarios score up to at least </w:t>
      </w:r>
      <w:r>
        <w:rPr>
          <w:lang w:bidi="ar-SA"/>
        </w:rPr>
        <w:t>18.5% better</w:t>
      </w:r>
      <w:r>
        <w:rPr>
          <w:lang w:bidi="ar-SA"/>
        </w:rPr>
        <w:t xml:space="preserve">, without losing too much on the success rate. Further improvements may be attained by proper weighting of the </w:t>
      </w:r>
      <w:r>
        <w:t>values, timing, and success rate</w:t>
      </w:r>
      <w:r>
        <w:t>, based on the user’s preferences.</w:t>
      </w:r>
    </w:p>
    <w:p w14:paraId="39DA6EEB" w14:textId="164FA516" w:rsidR="00750F6C" w:rsidRDefault="00750F6C" w:rsidP="00750F6C">
      <w:pPr>
        <w:pStyle w:val="Kop3"/>
      </w:pPr>
      <w:r>
        <w:t>Limitations</w:t>
      </w:r>
    </w:p>
    <w:p w14:paraId="087CF112" w14:textId="100F7103" w:rsidR="00446E09" w:rsidRPr="00446E09" w:rsidRDefault="00446E09" w:rsidP="00446E09">
      <w:r>
        <w:t xml:space="preserve">While the results are promising, </w:t>
      </w:r>
      <w:proofErr w:type="gramStart"/>
      <w:r>
        <w:t>a number of</w:t>
      </w:r>
      <w:proofErr w:type="gramEnd"/>
      <w:r>
        <w:t xml:space="preserve"> assumptions had to be made, introducing a number of limitations. Reverting these limitations may have a negative effect on the results.</w:t>
      </w:r>
    </w:p>
    <w:p w14:paraId="568A43C6" w14:textId="26A7847A" w:rsidR="00750F6C" w:rsidRDefault="00750F6C" w:rsidP="00750F6C">
      <w:pPr>
        <w:pStyle w:val="Kop4"/>
      </w:pPr>
      <w:r>
        <w:t>Optimization to time</w:t>
      </w:r>
    </w:p>
    <w:p w14:paraId="0392126B" w14:textId="51C0DD69" w:rsidR="00446E09" w:rsidRDefault="00446E09" w:rsidP="00446E09">
      <w:r>
        <w:t>Rather than looking at continuous time, discrete time was considered, counting activities rather than the duration of the activities.</w:t>
      </w:r>
      <w:r w:rsidR="003D77AA">
        <w:t xml:space="preserve"> Assuming continuous time </w:t>
      </w:r>
    </w:p>
    <w:p w14:paraId="641797AA" w14:textId="04286392" w:rsidR="00446E09" w:rsidRDefault="00446E09" w:rsidP="00446E09">
      <w:pPr>
        <w:pStyle w:val="Kop4"/>
      </w:pPr>
      <w:r>
        <w:lastRenderedPageBreak/>
        <w:t xml:space="preserve">No cut-off </w:t>
      </w:r>
      <w:proofErr w:type="gramStart"/>
      <w:r>
        <w:t>time</w:t>
      </w:r>
      <w:proofErr w:type="gramEnd"/>
    </w:p>
    <w:p w14:paraId="1C808F0A" w14:textId="0274C554" w:rsidR="00446E09" w:rsidRDefault="00446E09" w:rsidP="00446E09">
      <w:r>
        <w:t xml:space="preserve">Whether the time before a deadline is an accurate measure of the probability of </w:t>
      </w:r>
      <w:proofErr w:type="gramStart"/>
      <w:r>
        <w:t>actually remembering</w:t>
      </w:r>
      <w:proofErr w:type="gramEnd"/>
      <w:r>
        <w:t xml:space="preserve"> is a non-trivial assumption. Instead a cut-off time could be used.</w:t>
      </w:r>
    </w:p>
    <w:p w14:paraId="5B49C7DD" w14:textId="64D29238" w:rsidR="00446E09" w:rsidRDefault="00446E09" w:rsidP="00446E09">
      <w:pPr>
        <w:pStyle w:val="Kop4"/>
      </w:pPr>
      <w:r>
        <w:t>One value</w:t>
      </w:r>
    </w:p>
    <w:p w14:paraId="6FDC791B" w14:textId="77777777" w:rsidR="00446E09" w:rsidRDefault="00446E09" w:rsidP="00446E09">
      <w:r>
        <w:t>The implementation focuses on a single value: the nuisance invoked by the notification. This is done as a reasoned replacement of other user values. Once again this is not a trivial assumption, albeit a very functional one. However, the concept can be easily extended to support various user values by doing all calculations for said values and weighting them to how the user cares about the different values. This would, however, require vast amounts of user input regarding values.</w:t>
      </w:r>
    </w:p>
    <w:p w14:paraId="44778E9C" w14:textId="77777777" w:rsidR="003D77AA" w:rsidRDefault="003D77AA" w:rsidP="003D77AA">
      <w:pPr>
        <w:pStyle w:val="Kop4"/>
      </w:pPr>
      <w:r>
        <w:t>Experimental domain</w:t>
      </w:r>
    </w:p>
    <w:p w14:paraId="43EFA3AD" w14:textId="77777777" w:rsidR="003D77AA" w:rsidRDefault="003D77AA" w:rsidP="003D77AA">
      <w:r>
        <w:t>It was assumed that the system works with reminders that come periodically. As such it was not tested for reminders set relatively shortly before its deadline. Therefore, the applicable domains are currently more suited for elder care (as suggested by the main example of Peter). However, this does not mean this cannot be easily expanded.</w:t>
      </w:r>
    </w:p>
    <w:p w14:paraId="4E5F0FE6" w14:textId="77777777" w:rsidR="003D77AA" w:rsidRDefault="003D77AA" w:rsidP="003D77AA">
      <w:pPr>
        <w:pStyle w:val="Kop4"/>
      </w:pPr>
      <w:r>
        <w:t>Limited Apriori sets</w:t>
      </w:r>
    </w:p>
    <w:p w14:paraId="6789D990" w14:textId="77777777" w:rsidR="003D77AA" w:rsidRDefault="003D77AA" w:rsidP="003D77AA">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Nazerfard et al </w:t>
      </w:r>
      <w:r>
        <w:fldChar w:fldCharType="begin"/>
      </w:r>
      <w:r>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hen computing the Apriori sets</w:t>
      </w:r>
      <w:r>
        <w:fldChar w:fldCharType="begin"/>
      </w:r>
      <w:r>
        <w:instrText xml:space="preserve"> REF _Ref535135453 \r \h </w:instrText>
      </w:r>
      <w:r>
        <w:fldChar w:fldCharType="separate"/>
      </w:r>
      <w:r>
        <w:fldChar w:fldCharType="end"/>
      </w:r>
      <w:r>
        <w:t xml:space="preserve">, only transactions of two subsequent activities were considered. However, the power of the Apriori algorithm, as well as other predictive algorithms, is that it is aimed at identifying larger sets. In other words, sequences of activities likely to follow one another. </w:t>
      </w:r>
    </w:p>
    <w:p w14:paraId="2E6C4DB8" w14:textId="707F4A96" w:rsidR="003D77AA" w:rsidRDefault="003D77AA" w:rsidP="003D77AA">
      <w:r>
        <w:t>A possible way of expanding the sets while still being able to use Markov chains for the statistical model is to view every set as a single state in the Markov chain. However, the difficulty lies in the mathematical implications this will have on the further calculations.</w:t>
      </w:r>
    </w:p>
    <w:p w14:paraId="5E5D56EC" w14:textId="3947ADC2" w:rsidR="003D77AA" w:rsidRDefault="003D77AA" w:rsidP="003D77AA">
      <w:pPr>
        <w:pStyle w:val="Kop4"/>
      </w:pPr>
      <w:r>
        <w:t>Multiple possible deadlines</w:t>
      </w:r>
    </w:p>
    <w:p w14:paraId="0DE1B5E2" w14:textId="6F1590C1" w:rsidR="003D77AA" w:rsidRPr="003D77AA" w:rsidRDefault="003D77AA" w:rsidP="003D77AA">
      <w:r>
        <w:t>While the implementation perfectly allowed for multiple deadlines, a choice was made to only allow for a single deadline activity at a time. The reason for this was to increase understanding of the results. However, this limitation can be surpassed by adding another absorbing state to the transition matrix and slightly altering the dimensions of the resulting matrices.</w:t>
      </w:r>
    </w:p>
    <w:p w14:paraId="504A6414" w14:textId="77777777" w:rsidR="003D77AA" w:rsidRPr="007B0D8E" w:rsidRDefault="003D77AA" w:rsidP="003D77AA"/>
    <w:p w14:paraId="65114470" w14:textId="2A9918F4" w:rsidR="008A5B48" w:rsidRDefault="008A5B48" w:rsidP="003D77AA">
      <w:pPr>
        <w:pStyle w:val="Kop4"/>
      </w:pPr>
      <w:r w:rsidRPr="00D433AD">
        <w:br w:type="page"/>
      </w:r>
    </w:p>
    <w:p w14:paraId="0DC77CDE" w14:textId="76A0953C" w:rsidR="00D433AD" w:rsidRDefault="00D433AD" w:rsidP="00D433AD">
      <w:pPr>
        <w:pStyle w:val="Kop1"/>
      </w:pPr>
      <w:r>
        <w:lastRenderedPageBreak/>
        <w:br/>
      </w:r>
      <w:bookmarkStart w:id="121" w:name="_Toc927546"/>
      <w:r w:rsidR="00C7570E">
        <w:t>Conclusion &amp; Discussion</w:t>
      </w:r>
      <w:bookmarkEnd w:id="121"/>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 xml:space="preserve">Most importantly, the user’s ADL should be represented in the model. This can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w:t>
      </w:r>
      <w:proofErr w:type="gramStart"/>
      <w:r>
        <w:rPr>
          <w:lang w:bidi="ar-SA"/>
        </w:rPr>
        <w:t>exists</w:t>
      </w:r>
      <w:proofErr w:type="gramEnd"/>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13379086" w:rsidR="00D433AD" w:rsidRDefault="00D433AD" w:rsidP="00D433AD">
      <w:pPr>
        <w:rPr>
          <w:lang w:bidi="ar-SA"/>
        </w:rPr>
      </w:pPr>
      <w:r>
        <w:rPr>
          <w:lang w:bidi="ar-SA"/>
        </w:rPr>
        <w:t xml:space="preserve">Once a prediction model is made, </w:t>
      </w:r>
      <w:r w:rsidR="00E65BA9">
        <w:rPr>
          <w:lang w:bidi="ar-SA"/>
        </w:rPr>
        <w:t>its</w:t>
      </w:r>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2751EEA2"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t>
      </w:r>
      <w:r w:rsidR="00E65BA9">
        <w:rPr>
          <w:lang w:bidi="ar-SA"/>
        </w:rPr>
        <w:t xml:space="preserve">An improvement of 6 – 13% was observed in successful predictions, with the predictions predicting up to at least 18.5% better scoring (more appropriate) moments. </w:t>
      </w:r>
      <w:r>
        <w:rPr>
          <w:lang w:bidi="ar-SA"/>
        </w:rPr>
        <w:t xml:space="preserve">Whether this is more appropriate than other smart reminder models would require further testing. However, </w:t>
      </w:r>
      <w:r w:rsidR="00E65BA9">
        <w:rPr>
          <w:lang w:bidi="ar-SA"/>
        </w:rPr>
        <w:t>this</w:t>
      </w:r>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7B73918C"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w:t>
      </w:r>
      <w:r w:rsidR="00E65BA9">
        <w:rPr>
          <w:lang w:bidi="ar-SA"/>
        </w:rPr>
        <w:t>useful and improved</w:t>
      </w:r>
      <w:r>
        <w:rPr>
          <w:lang w:bidi="ar-SA"/>
        </w:rPr>
        <w:t xml:space="preserve"> results.</w:t>
      </w:r>
    </w:p>
    <w:p w14:paraId="0832CDA1" w14:textId="75723795" w:rsidR="00D433AD" w:rsidRDefault="00D433AD" w:rsidP="00D433AD">
      <w:pPr>
        <w:pStyle w:val="Kop2"/>
      </w:pPr>
      <w:bookmarkStart w:id="122" w:name="_Toc536793011"/>
      <w:bookmarkStart w:id="123" w:name="_Toc927547"/>
      <w:r>
        <w:lastRenderedPageBreak/>
        <w:t>Scientific and practical contribution</w:t>
      </w:r>
      <w:bookmarkEnd w:id="122"/>
      <w:bookmarkEnd w:id="123"/>
    </w:p>
    <w:p w14:paraId="200755F5" w14:textId="1C62C1F9" w:rsidR="00D433AD" w:rsidRDefault="001D33E7" w:rsidP="00D433AD">
      <w:r>
        <w:t xml:space="preserve">As scientific contributions, </w:t>
      </w:r>
      <w:r w:rsidR="00D433AD">
        <w:t>this project</w:t>
      </w:r>
      <w:r>
        <w:t xml:space="preserve"> has shown</w:t>
      </w:r>
      <w:r w:rsidR="00D433AD">
        <w:t xml:space="preserve"> a clear concept on how to extend a predictive model with user values to improve planning of notifications. It </w:t>
      </w:r>
      <w:r w:rsidR="00E65BA9">
        <w:t>has shown</w:t>
      </w:r>
      <w:r w:rsidR="00D433AD">
        <w:t xml:space="preserve"> how several existing concepts can be combined to create a complex and dynamic model. While still in a rudimentary state, it </w:t>
      </w:r>
      <w:r w:rsidR="00E65BA9">
        <w:t xml:space="preserve">is directly usable and prepared </w:t>
      </w:r>
      <w:r w:rsidR="00D433AD">
        <w:t>for various paths for further research.</w:t>
      </w:r>
    </w:p>
    <w:p w14:paraId="547961E2" w14:textId="3BACF6C3" w:rsidR="00D433AD" w:rsidRPr="008C2EB0" w:rsidRDefault="00E65BA9" w:rsidP="00D433AD">
      <w:r>
        <w:t xml:space="preserve">As practical </w:t>
      </w:r>
      <w:r w:rsidR="003D77AA">
        <w:t>contributions</w:t>
      </w:r>
      <w:r w:rsidR="00D433AD">
        <w:t xml:space="preserve">, by </w:t>
      </w:r>
      <w:proofErr w:type="gramStart"/>
      <w:r w:rsidR="00D433AD">
        <w:t>actually designing</w:t>
      </w:r>
      <w:proofErr w:type="gramEnd"/>
      <w:r w:rsidR="00D433AD">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4" w:name="_Toc927548"/>
      <w:r>
        <w:t>Future enhancements</w:t>
      </w:r>
      <w:bookmarkEnd w:id="124"/>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25" w:name="_Toc536793013"/>
      <w:bookmarkStart w:id="126" w:name="_Toc927549"/>
      <w:r>
        <w:t>Differentiating between values</w:t>
      </w:r>
      <w:bookmarkEnd w:id="125"/>
      <w:bookmarkEnd w:id="126"/>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44BB9DEB"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always </w:t>
      </w:r>
      <w:r w:rsidR="003D77AA">
        <w:t>h</w:t>
      </w:r>
      <w:r>
        <w:t xml:space="preserve">igher than the value gain invoked by </w:t>
      </w:r>
      <w:proofErr w:type="gramStart"/>
      <w:r>
        <w:t>actually remembering</w:t>
      </w:r>
      <w:proofErr w:type="gramEnd"/>
      <w:r>
        <w:t>.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7" w:name="_Toc927550"/>
      <w:r>
        <w:t>Clustering based on</w:t>
      </w:r>
      <w:r w:rsidR="00497126">
        <w:t xml:space="preserve"> more parameters</w:t>
      </w:r>
      <w:bookmarkEnd w:id="127"/>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r w:rsidR="00C755B5">
        <w:t>Nazerfard</w:t>
      </w:r>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1885F6F0" w14:textId="77777777" w:rsidR="00D433AD" w:rsidRDefault="00D433AD" w:rsidP="00D433AD">
      <w:pPr>
        <w:pStyle w:val="Kop3"/>
      </w:pPr>
      <w:bookmarkStart w:id="128" w:name="_Toc536793015"/>
      <w:bookmarkStart w:id="129" w:name="_Toc927552"/>
      <w:r>
        <w:lastRenderedPageBreak/>
        <w:t>Goal reasoning</w:t>
      </w:r>
      <w:bookmarkEnd w:id="128"/>
      <w:bookmarkEnd w:id="129"/>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30" w:name="_Toc536793016"/>
      <w:bookmarkStart w:id="131" w:name="_Toc927553"/>
      <w:r>
        <w:t xml:space="preserve">Improving </w:t>
      </w:r>
      <w:r w:rsidR="00D433AD">
        <w:t>Other prediction methods</w:t>
      </w:r>
      <w:bookmarkEnd w:id="130"/>
      <w:bookmarkEnd w:id="131"/>
    </w:p>
    <w:p w14:paraId="59ABA3FB" w14:textId="47C06983"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3B9CA4C6" w14:textId="38CDCED3" w:rsidR="001D33E7" w:rsidRDefault="001D33E7" w:rsidP="001D33E7">
      <w:pPr>
        <w:pStyle w:val="Kop3"/>
      </w:pPr>
      <w:r>
        <w:t>Analyzing user preferences</w:t>
      </w:r>
    </w:p>
    <w:p w14:paraId="353C8AC7" w14:textId="0708135E" w:rsidR="001D33E7" w:rsidRPr="001D33E7" w:rsidRDefault="001D33E7" w:rsidP="001D33E7">
      <w:r>
        <w:t>The scoring methods used in the prediction algorithms consider the user to equally weigh the user values, time until the deadline and the success rate. These three parameters can all be optimized based on the preference of the user. Ideally, the current system is used as a basis. Then based on user feedback, the weightings are adjusted. Or, if a substantial amount of feedback had already been collected, the average user weightings may be used as a starting point.</w:t>
      </w:r>
    </w:p>
    <w:p w14:paraId="455509C3" w14:textId="404A4EE5" w:rsidR="00D433AD" w:rsidRDefault="00D433AD" w:rsidP="00D433AD">
      <w:pPr>
        <w:pStyle w:val="Kop2"/>
      </w:pPr>
      <w:bookmarkStart w:id="132" w:name="_Toc927554"/>
      <w:r>
        <w:t>Final remarks</w:t>
      </w:r>
      <w:bookmarkEnd w:id="132"/>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w:t>
      </w:r>
      <w:r>
        <w:lastRenderedPageBreak/>
        <w:t>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3" w:name="_Toc927555"/>
      <w:r w:rsidRPr="000E1191">
        <w:t>References</w:t>
      </w:r>
      <w:bookmarkEnd w:id="133"/>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2DB651E6" w14:textId="77777777" w:rsidR="00FF1273" w:rsidRPr="00FF1273" w:rsidRDefault="00FA0406" w:rsidP="00FF1273">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FF1273" w:rsidRPr="00FF1273">
        <w:rPr>
          <w:rFonts w:ascii="Times New Roman" w:hAnsi="Times New Roman" w:cs="Times New Roman"/>
          <w:color w:val="auto"/>
        </w:rPr>
        <w:t>[1]</w:t>
      </w:r>
      <w:r w:rsidR="00FF1273" w:rsidRPr="00FF1273">
        <w:rPr>
          <w:rFonts w:ascii="Times New Roman" w:hAnsi="Times New Roman" w:cs="Times New Roman"/>
          <w:color w:val="auto"/>
        </w:rPr>
        <w:tab/>
        <w:t xml:space="preserve">“Too dependent on technology,” </w:t>
      </w:r>
      <w:r w:rsidR="00FF1273" w:rsidRPr="00FF1273">
        <w:rPr>
          <w:rFonts w:ascii="Times New Roman" w:hAnsi="Times New Roman" w:cs="Times New Roman"/>
          <w:i/>
          <w:iCs/>
          <w:color w:val="auto"/>
        </w:rPr>
        <w:t>The Nation</w:t>
      </w:r>
      <w:r w:rsidR="00FF1273" w:rsidRPr="00FF1273">
        <w:rPr>
          <w:rFonts w:ascii="Times New Roman" w:hAnsi="Times New Roman" w:cs="Times New Roman"/>
          <w:color w:val="auto"/>
        </w:rPr>
        <w:t>, 31-Dec-2017. [Online]. Available: https://nation.com.pk/01-Jan-2018/too-dependent-on-technology. [Accessed: 02-Feb-2019].</w:t>
      </w:r>
    </w:p>
    <w:p w14:paraId="4670AB5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w:t>
      </w:r>
      <w:r w:rsidRPr="00FF1273">
        <w:rPr>
          <w:rFonts w:ascii="Times New Roman" w:hAnsi="Times New Roman" w:cs="Times New Roman"/>
          <w:color w:val="auto"/>
        </w:rPr>
        <w:tab/>
        <w:t xml:space="preserve">T. Okoshi, H. Nozaki, J. Nakazawa, H. Tokuda, J. Ramos, and A. K. Dey, “Towards attention-aware adaptive notification on smart phones,” </w:t>
      </w:r>
      <w:r w:rsidRPr="00FF1273">
        <w:rPr>
          <w:rFonts w:ascii="Times New Roman" w:hAnsi="Times New Roman" w:cs="Times New Roman"/>
          <w:i/>
          <w:iCs/>
          <w:color w:val="auto"/>
        </w:rPr>
        <w:t>Pervasive Mob. Comput.</w:t>
      </w:r>
      <w:r w:rsidRPr="00FF1273">
        <w:rPr>
          <w:rFonts w:ascii="Times New Roman" w:hAnsi="Times New Roman" w:cs="Times New Roman"/>
          <w:color w:val="auto"/>
        </w:rPr>
        <w:t>, vol. 26, pp. 17–34, Feb. 2016.</w:t>
      </w:r>
    </w:p>
    <w:p w14:paraId="6B6ADB3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w:t>
      </w:r>
      <w:r w:rsidRPr="00FF1273">
        <w:rPr>
          <w:rFonts w:ascii="Times New Roman" w:hAnsi="Times New Roman" w:cs="Times New Roman"/>
          <w:color w:val="auto"/>
        </w:rPr>
        <w:tab/>
        <w:t xml:space="preserve">L. S. Shafti, P. A. Haya, M. García-Herranz, and X. Alamán, “Personal Ambient Intelligent Reminder for People with Cognitive Disabilities,” in </w:t>
      </w:r>
      <w:r w:rsidRPr="00FF1273">
        <w:rPr>
          <w:rFonts w:ascii="Times New Roman" w:hAnsi="Times New Roman" w:cs="Times New Roman"/>
          <w:i/>
          <w:iCs/>
          <w:color w:val="auto"/>
        </w:rPr>
        <w:t>Ambient Assisted Living and Home Care</w:t>
      </w:r>
      <w:r w:rsidRPr="00FF1273">
        <w:rPr>
          <w:rFonts w:ascii="Times New Roman" w:hAnsi="Times New Roman" w:cs="Times New Roman"/>
          <w:color w:val="auto"/>
        </w:rPr>
        <w:t>, 2012, pp. 383–390.</w:t>
      </w:r>
    </w:p>
    <w:p w14:paraId="7D688AF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w:t>
      </w:r>
      <w:r w:rsidRPr="00FF1273">
        <w:rPr>
          <w:rFonts w:ascii="Times New Roman" w:hAnsi="Times New Roman" w:cs="Times New Roman"/>
          <w:color w:val="auto"/>
        </w:rPr>
        <w:tab/>
        <w:t xml:space="preserve">J. K. Zao, M. Y. Wang, P. Tsai, and J. W. S. Liu, “Smart </w:t>
      </w:r>
      <w:proofErr w:type="gramStart"/>
      <w:r w:rsidRPr="00FF1273">
        <w:rPr>
          <w:rFonts w:ascii="Times New Roman" w:hAnsi="Times New Roman" w:cs="Times New Roman"/>
          <w:color w:val="auto"/>
        </w:rPr>
        <w:t>phone based</w:t>
      </w:r>
      <w:proofErr w:type="gramEnd"/>
      <w:r w:rsidRPr="00FF1273">
        <w:rPr>
          <w:rFonts w:ascii="Times New Roman" w:hAnsi="Times New Roman" w:cs="Times New Roman"/>
          <w:color w:val="auto"/>
        </w:rPr>
        <w:t xml:space="preserve"> medicine in-take scheduler, reminder and monitor,” in </w:t>
      </w:r>
      <w:r w:rsidRPr="00FF1273">
        <w:rPr>
          <w:rFonts w:ascii="Times New Roman" w:hAnsi="Times New Roman" w:cs="Times New Roman"/>
          <w:i/>
          <w:iCs/>
          <w:color w:val="auto"/>
        </w:rPr>
        <w:t>The 12th IEEE International Conference on e-Health Networking, Applications and Services</w:t>
      </w:r>
      <w:r w:rsidRPr="00FF1273">
        <w:rPr>
          <w:rFonts w:ascii="Times New Roman" w:hAnsi="Times New Roman" w:cs="Times New Roman"/>
          <w:color w:val="auto"/>
        </w:rPr>
        <w:t>, 2010, pp. 162–168.</w:t>
      </w:r>
    </w:p>
    <w:p w14:paraId="2EA7482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w:t>
      </w:r>
      <w:r w:rsidRPr="00FF1273">
        <w:rPr>
          <w:rFonts w:ascii="Times New Roman" w:hAnsi="Times New Roman" w:cs="Times New Roman"/>
          <w:color w:val="auto"/>
        </w:rPr>
        <w:tab/>
        <w:t xml:space="preserve">A. Arcelus, M. H. Jones, R. Goubran, and F. Knoefel, “Integration of Smart Home Technologies in a Health Monitoring System for the Elderly,” in </w:t>
      </w:r>
      <w:r w:rsidRPr="00FF1273">
        <w:rPr>
          <w:rFonts w:ascii="Times New Roman" w:hAnsi="Times New Roman" w:cs="Times New Roman"/>
          <w:i/>
          <w:iCs/>
          <w:color w:val="auto"/>
        </w:rPr>
        <w:t>21st International Conference on Advanced Information Networking and Applications Workshops, 2007, AINAW ’07</w:t>
      </w:r>
      <w:r w:rsidRPr="00FF1273">
        <w:rPr>
          <w:rFonts w:ascii="Times New Roman" w:hAnsi="Times New Roman" w:cs="Times New Roman"/>
          <w:color w:val="auto"/>
        </w:rPr>
        <w:t>, 2007, vol. 2, pp. 820–825.</w:t>
      </w:r>
    </w:p>
    <w:p w14:paraId="6287926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w:t>
      </w:r>
      <w:r w:rsidRPr="00FF1273">
        <w:rPr>
          <w:rFonts w:ascii="Times New Roman" w:hAnsi="Times New Roman" w:cs="Times New Roman"/>
          <w:color w:val="auto"/>
        </w:rPr>
        <w:tab/>
        <w:t xml:space="preserve">W. Jih, J. Y. Hsu, and T.-M. Tsai, </w:t>
      </w:r>
      <w:r w:rsidRPr="00FF1273">
        <w:rPr>
          <w:rFonts w:ascii="Times New Roman" w:hAnsi="Times New Roman" w:cs="Times New Roman"/>
          <w:color w:val="auto"/>
        </w:rPr>
        <w:t>“Context-Aware Service Integration for Elderly Care in A Smart Environment,” 2006.</w:t>
      </w:r>
    </w:p>
    <w:p w14:paraId="06074C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w:t>
      </w:r>
      <w:r w:rsidRPr="00FF1273">
        <w:rPr>
          <w:rFonts w:ascii="Times New Roman" w:hAnsi="Times New Roman" w:cs="Times New Roman"/>
          <w:color w:val="auto"/>
        </w:rPr>
        <w:tab/>
        <w:t xml:space="preserve">N. Mitabe and N. Shinomiya, “Support system for elderly care with ambient sensors in indoor environment,” in </w:t>
      </w:r>
      <w:r w:rsidRPr="00FF1273">
        <w:rPr>
          <w:rFonts w:ascii="Times New Roman" w:hAnsi="Times New Roman" w:cs="Times New Roman"/>
          <w:i/>
          <w:iCs/>
          <w:color w:val="auto"/>
        </w:rPr>
        <w:t>2017 Eleventh International Conference on Sensing Technology (ICST)</w:t>
      </w:r>
      <w:r w:rsidRPr="00FF1273">
        <w:rPr>
          <w:rFonts w:ascii="Times New Roman" w:hAnsi="Times New Roman" w:cs="Times New Roman"/>
          <w:color w:val="auto"/>
        </w:rPr>
        <w:t>, 2017, pp. 1–4.</w:t>
      </w:r>
    </w:p>
    <w:p w14:paraId="60FCC2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8]</w:t>
      </w:r>
      <w:r w:rsidRPr="00FF1273">
        <w:rPr>
          <w:rFonts w:ascii="Times New Roman" w:hAnsi="Times New Roman" w:cs="Times New Roman"/>
          <w:color w:val="auto"/>
        </w:rPr>
        <w:tab/>
        <w:t>M. Neerincx, M. Tielman, C. Horsch, W.-P. Brinkman, K. Bosch, and R. J. Beun, “Virtual Health Agents,” 2015.</w:t>
      </w:r>
    </w:p>
    <w:p w14:paraId="5BD08BC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9]</w:t>
      </w:r>
      <w:r w:rsidRPr="00FF1273">
        <w:rPr>
          <w:rFonts w:ascii="Times New Roman" w:hAnsi="Times New Roman" w:cs="Times New Roman"/>
          <w:color w:val="auto"/>
        </w:rPr>
        <w:tab/>
        <w:t>K. Morrison|March 12 and 2015, “Needy Technology: Too Many Notifications Causes Users to Tune Out.” [Online]. Available: https://www.adweek.com/digital/needy-technology-too-many-notifications-causes-users-to-tune-out/. [Accessed: 02-Feb-2019].</w:t>
      </w:r>
    </w:p>
    <w:p w14:paraId="6A8FD39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0]</w:t>
      </w:r>
      <w:r w:rsidRPr="00FF1273">
        <w:rPr>
          <w:rFonts w:ascii="Times New Roman" w:hAnsi="Times New Roman" w:cs="Times New Roman"/>
          <w:color w:val="auto"/>
        </w:rPr>
        <w:tab/>
        <w:t xml:space="preserve">“Olisto makes smart thing smarter, according to your rules.,” </w:t>
      </w:r>
      <w:r w:rsidRPr="00FF1273">
        <w:rPr>
          <w:rFonts w:ascii="Times New Roman" w:hAnsi="Times New Roman" w:cs="Times New Roman"/>
          <w:i/>
          <w:iCs/>
          <w:color w:val="auto"/>
        </w:rPr>
        <w:t>Olisto</w:t>
      </w:r>
      <w:r w:rsidRPr="00FF1273">
        <w:rPr>
          <w:rFonts w:ascii="Times New Roman" w:hAnsi="Times New Roman" w:cs="Times New Roman"/>
          <w:color w:val="auto"/>
        </w:rPr>
        <w:t>. [Online]. Available: https://olisto.com/. [Accessed: 19-Apr-2018].</w:t>
      </w:r>
    </w:p>
    <w:p w14:paraId="2AB4664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1]</w:t>
      </w:r>
      <w:r w:rsidRPr="00FF1273">
        <w:rPr>
          <w:rFonts w:ascii="Times New Roman" w:hAnsi="Times New Roman" w:cs="Times New Roman"/>
          <w:color w:val="auto"/>
        </w:rPr>
        <w:tab/>
        <w:t>IFTTT, “IFTTT helps your apps and devices work together.” [Online]. Available: https://ifttt.com. [Accessed: 19-Apr-2018].</w:t>
      </w:r>
    </w:p>
    <w:p w14:paraId="65C55EC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2]</w:t>
      </w:r>
      <w:r w:rsidRPr="00FF1273">
        <w:rPr>
          <w:rFonts w:ascii="Times New Roman" w:hAnsi="Times New Roman" w:cs="Times New Roman"/>
          <w:color w:val="auto"/>
        </w:rPr>
        <w:tab/>
        <w:t>“Maps - Navigation &amp; Transit - Apps on Google Play.” [Online]. Available: https://play.google.com/store/apps/de</w:t>
      </w:r>
      <w:r w:rsidRPr="00FF1273">
        <w:rPr>
          <w:rFonts w:ascii="Times New Roman" w:hAnsi="Times New Roman" w:cs="Times New Roman"/>
          <w:color w:val="auto"/>
        </w:rPr>
        <w:lastRenderedPageBreak/>
        <w:t>tails?id=com.google.android.apps.maps&amp;hl=en. [Accessed: 19-Apr-2018].</w:t>
      </w:r>
    </w:p>
    <w:p w14:paraId="5FD1EB1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3]</w:t>
      </w:r>
      <w:r w:rsidRPr="00FF1273">
        <w:rPr>
          <w:rFonts w:ascii="Times New Roman" w:hAnsi="Times New Roman" w:cs="Times New Roman"/>
          <w:color w:val="auto"/>
        </w:rPr>
        <w:tab/>
        <w:t>“Free Community-based GPS, Maps &amp; Traffic Navigation App | Waze.” [Online]. Available: https://www.waze.com/en. [Accessed: 19-Apr-2018].</w:t>
      </w:r>
    </w:p>
    <w:p w14:paraId="133468F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4]</w:t>
      </w:r>
      <w:r w:rsidRPr="00FF1273">
        <w:rPr>
          <w:rFonts w:ascii="Times New Roman" w:hAnsi="Times New Roman" w:cs="Times New Roman"/>
          <w:color w:val="auto"/>
        </w:rPr>
        <w:tab/>
        <w:t xml:space="preserve">“Timeful,” </w:t>
      </w:r>
      <w:r w:rsidRPr="00FF1273">
        <w:rPr>
          <w:rFonts w:ascii="Times New Roman" w:hAnsi="Times New Roman" w:cs="Times New Roman"/>
          <w:i/>
          <w:iCs/>
          <w:color w:val="auto"/>
        </w:rPr>
        <w:t>Internet Archive</w:t>
      </w:r>
      <w:r w:rsidRPr="00FF1273">
        <w:rPr>
          <w:rFonts w:ascii="Times New Roman" w:hAnsi="Times New Roman" w:cs="Times New Roman"/>
          <w:color w:val="auto"/>
        </w:rPr>
        <w:t>, 02-Mar-2015. [Online]. Available: https://web.archive.org/web/20150302091124/http://www.timeful.com/. [Accessed: 19-Apr-2018].</w:t>
      </w:r>
    </w:p>
    <w:p w14:paraId="5CAB612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5]</w:t>
      </w:r>
      <w:r w:rsidRPr="00FF1273">
        <w:rPr>
          <w:rFonts w:ascii="Times New Roman" w:hAnsi="Times New Roman" w:cs="Times New Roman"/>
          <w:color w:val="auto"/>
        </w:rPr>
        <w:tab/>
        <w:t>A. Robertson, “Location/time-based reminder for personal electronic devices,” 06-Dec-2000.</w:t>
      </w:r>
    </w:p>
    <w:p w14:paraId="35BB39C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6]</w:t>
      </w:r>
      <w:r w:rsidRPr="00FF1273">
        <w:rPr>
          <w:rFonts w:ascii="Times New Roman" w:hAnsi="Times New Roman" w:cs="Times New Roman"/>
          <w:color w:val="auto"/>
        </w:rPr>
        <w:tab/>
        <w:t>Jason F. Hunzinger, “Location specific reminders for wireless mobiles,” 15-Nov-2001.</w:t>
      </w:r>
    </w:p>
    <w:p w14:paraId="6AA4B05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7]</w:t>
      </w:r>
      <w:r w:rsidRPr="00FF1273">
        <w:rPr>
          <w:rFonts w:ascii="Times New Roman" w:hAnsi="Times New Roman" w:cs="Times New Roman"/>
          <w:color w:val="auto"/>
        </w:rPr>
        <w:tab/>
        <w:t>Michael Sean McGee, Michael S. McIntyre, and James Randall Walker, “Generating an alarm based on location and time,” 17-Apr-2003.</w:t>
      </w:r>
    </w:p>
    <w:p w14:paraId="4B0D7E5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8]</w:t>
      </w:r>
      <w:r w:rsidRPr="00FF1273">
        <w:rPr>
          <w:rFonts w:ascii="Times New Roman" w:hAnsi="Times New Roman" w:cs="Times New Roman"/>
          <w:color w:val="auto"/>
        </w:rPr>
        <w:tab/>
        <w:t xml:space="preserve">S. W. Kim, M. C. Kim, S. H. Park, Y. K. Jin, and W. S. Choi, “Gate Reminder: A Design Case of a Smart Reminder,” in </w:t>
      </w:r>
      <w:r w:rsidRPr="00FF1273">
        <w:rPr>
          <w:rFonts w:ascii="Times New Roman" w:hAnsi="Times New Roman" w:cs="Times New Roman"/>
          <w:i/>
          <w:iCs/>
          <w:color w:val="auto"/>
        </w:rPr>
        <w:t>Proceedings of the 5th Conference on Designing Interactive Systems: Processes, Practices, Methods, and Techniques</w:t>
      </w:r>
      <w:r w:rsidRPr="00FF1273">
        <w:rPr>
          <w:rFonts w:ascii="Times New Roman" w:hAnsi="Times New Roman" w:cs="Times New Roman"/>
          <w:color w:val="auto"/>
        </w:rPr>
        <w:t>, New York, NY, USA, 2004, pp. 81–90.</w:t>
      </w:r>
    </w:p>
    <w:p w14:paraId="5FB4210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9]</w:t>
      </w:r>
      <w:r w:rsidRPr="00FF1273">
        <w:rPr>
          <w:rFonts w:ascii="Times New Roman" w:hAnsi="Times New Roman" w:cs="Times New Roman"/>
          <w:color w:val="auto"/>
        </w:rPr>
        <w:tab/>
        <w:t>S. Helal, C. Giraldo, Y. Kaddoura, C. Lee, H. El Zabadani, and W. Mann, “Smart Phone Based Cognitive Assistant,” Apr. 2018.</w:t>
      </w:r>
    </w:p>
    <w:p w14:paraId="1C62D79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0]</w:t>
      </w:r>
      <w:r w:rsidRPr="00FF1273">
        <w:rPr>
          <w:rFonts w:ascii="Times New Roman" w:hAnsi="Times New Roman" w:cs="Times New Roman"/>
          <w:color w:val="auto"/>
        </w:rPr>
        <w:tab/>
        <w:t xml:space="preserve">D. Zhang, M. Hariz, and M. Mokhtari, “Assisting Elders with Mild Dementia Staying at Home,” in </w:t>
      </w:r>
      <w:r w:rsidRPr="00FF1273">
        <w:rPr>
          <w:rFonts w:ascii="Times New Roman" w:hAnsi="Times New Roman" w:cs="Times New Roman"/>
          <w:i/>
          <w:iCs/>
          <w:color w:val="auto"/>
        </w:rPr>
        <w:t>2008 Sixth Annual IEEE International Conference on Pervasive Computing and Communications (PerCom)</w:t>
      </w:r>
      <w:r w:rsidRPr="00FF1273">
        <w:rPr>
          <w:rFonts w:ascii="Times New Roman" w:hAnsi="Times New Roman" w:cs="Times New Roman"/>
          <w:color w:val="auto"/>
        </w:rPr>
        <w:t>, 2008, pp. 692–697.</w:t>
      </w:r>
    </w:p>
    <w:p w14:paraId="16F5867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1]</w:t>
      </w:r>
      <w:r w:rsidRPr="00FF1273">
        <w:rPr>
          <w:rFonts w:ascii="Times New Roman" w:hAnsi="Times New Roman" w:cs="Times New Roman"/>
          <w:color w:val="auto"/>
        </w:rPr>
        <w:tab/>
        <w:t xml:space="preserve">M. Philipose </w:t>
      </w:r>
      <w:r w:rsidRPr="00FF1273">
        <w:rPr>
          <w:rFonts w:ascii="Times New Roman" w:hAnsi="Times New Roman" w:cs="Times New Roman"/>
          <w:i/>
          <w:iCs/>
          <w:color w:val="auto"/>
        </w:rPr>
        <w:t>et al.</w:t>
      </w:r>
      <w:r w:rsidRPr="00FF1273">
        <w:rPr>
          <w:rFonts w:ascii="Times New Roman" w:hAnsi="Times New Roman" w:cs="Times New Roman"/>
          <w:color w:val="auto"/>
        </w:rPr>
        <w:t xml:space="preserve">, “Inferring activities from interactions with objects,” </w:t>
      </w:r>
      <w:r w:rsidRPr="00FF1273">
        <w:rPr>
          <w:rFonts w:ascii="Times New Roman" w:hAnsi="Times New Roman" w:cs="Times New Roman"/>
          <w:i/>
          <w:iCs/>
          <w:color w:val="auto"/>
        </w:rPr>
        <w:t>IEEE Pervasive Comput.</w:t>
      </w:r>
      <w:r w:rsidRPr="00FF1273">
        <w:rPr>
          <w:rFonts w:ascii="Times New Roman" w:hAnsi="Times New Roman" w:cs="Times New Roman"/>
          <w:color w:val="auto"/>
        </w:rPr>
        <w:t>, vol. 3, no. 4, pp. 50–57, Oct. 2004.</w:t>
      </w:r>
    </w:p>
    <w:p w14:paraId="6435199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2]</w:t>
      </w:r>
      <w:r w:rsidRPr="00FF1273">
        <w:rPr>
          <w:rFonts w:ascii="Times New Roman" w:hAnsi="Times New Roman" w:cs="Times New Roman"/>
          <w:color w:val="auto"/>
        </w:rPr>
        <w:tab/>
        <w:t xml:space="preserve">A. Hristova, A. M. Bernardos, and J. R. Casar, “Context-aware services for ambient assisted living: A case-study,” in </w:t>
      </w:r>
      <w:r w:rsidRPr="00FF1273">
        <w:rPr>
          <w:rFonts w:ascii="Times New Roman" w:hAnsi="Times New Roman" w:cs="Times New Roman"/>
          <w:i/>
          <w:iCs/>
          <w:color w:val="auto"/>
        </w:rPr>
        <w:t>2008 First International Symposium on Applied Sciences on Biomedical and Communication Technologies</w:t>
      </w:r>
      <w:r w:rsidRPr="00FF1273">
        <w:rPr>
          <w:rFonts w:ascii="Times New Roman" w:hAnsi="Times New Roman" w:cs="Times New Roman"/>
          <w:color w:val="auto"/>
        </w:rPr>
        <w:t>, 2008, pp. 1–5.</w:t>
      </w:r>
    </w:p>
    <w:p w14:paraId="642387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3]</w:t>
      </w:r>
      <w:r w:rsidRPr="00FF1273">
        <w:rPr>
          <w:rFonts w:ascii="Times New Roman" w:hAnsi="Times New Roman" w:cs="Times New Roman"/>
          <w:color w:val="auto"/>
        </w:rPr>
        <w:tab/>
        <w:t xml:space="preserve">M. B. van Riemsdijk, C. M. Jonker, and V. Lesser, “Creating Socially Adaptive Electronic Partners: Interaction, Reasoning and Ethical Challenges,” in </w:t>
      </w:r>
      <w:r w:rsidRPr="00FF1273">
        <w:rPr>
          <w:rFonts w:ascii="Times New Roman" w:hAnsi="Times New Roman" w:cs="Times New Roman"/>
          <w:i/>
          <w:iCs/>
          <w:color w:val="auto"/>
        </w:rPr>
        <w:t>Proceedings of the 2015 International Conference on Autonomous Agents and Multiagent Systems</w:t>
      </w:r>
      <w:r w:rsidRPr="00FF1273">
        <w:rPr>
          <w:rFonts w:ascii="Times New Roman" w:hAnsi="Times New Roman" w:cs="Times New Roman"/>
          <w:color w:val="auto"/>
        </w:rPr>
        <w:t>, Richland, SC, 2015, pp. 1201–1206.</w:t>
      </w:r>
    </w:p>
    <w:p w14:paraId="421E9EE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4]</w:t>
      </w:r>
      <w:r w:rsidRPr="00FF1273">
        <w:rPr>
          <w:rFonts w:ascii="Times New Roman" w:hAnsi="Times New Roman" w:cs="Times New Roman"/>
          <w:color w:val="auto"/>
        </w:rPr>
        <w:tab/>
        <w:t xml:space="preserve">A. M. Bernardos, P. Tarrío, and J. R. Casar, “CASanDRA: A Framework to Provide Context Acquisition Services </w:t>
      </w:r>
      <w:proofErr w:type="gramStart"/>
      <w:r w:rsidRPr="00FF1273">
        <w:rPr>
          <w:rFonts w:ascii="Times New Roman" w:hAnsi="Times New Roman" w:cs="Times New Roman"/>
          <w:color w:val="auto"/>
        </w:rPr>
        <w:t>ANd</w:t>
      </w:r>
      <w:proofErr w:type="gramEnd"/>
      <w:r w:rsidRPr="00FF1273">
        <w:rPr>
          <w:rFonts w:ascii="Times New Roman" w:hAnsi="Times New Roman" w:cs="Times New Roman"/>
          <w:color w:val="auto"/>
        </w:rPr>
        <w:t xml:space="preserve"> Reasoning Algorithms for Ambient Intelligence Applications,” in </w:t>
      </w:r>
      <w:r w:rsidRPr="00FF1273">
        <w:rPr>
          <w:rFonts w:ascii="Times New Roman" w:hAnsi="Times New Roman" w:cs="Times New Roman"/>
          <w:i/>
          <w:iCs/>
          <w:color w:val="auto"/>
        </w:rPr>
        <w:t>2009 International Conference on Parallel and Distributed Computing, Applications and Technologies</w:t>
      </w:r>
      <w:r w:rsidRPr="00FF1273">
        <w:rPr>
          <w:rFonts w:ascii="Times New Roman" w:hAnsi="Times New Roman" w:cs="Times New Roman"/>
          <w:color w:val="auto"/>
        </w:rPr>
        <w:t>, 2009, pp. 372–377.</w:t>
      </w:r>
    </w:p>
    <w:p w14:paraId="2BC35B1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5]</w:t>
      </w:r>
      <w:r w:rsidRPr="00FF1273">
        <w:rPr>
          <w:rFonts w:ascii="Times New Roman" w:hAnsi="Times New Roman" w:cs="Times New Roman"/>
          <w:color w:val="auto"/>
        </w:rPr>
        <w:tab/>
        <w:t>“State of the IoT 2018: Number of IoT devices now at 7B – Market accelerating.</w:t>
      </w:r>
      <w:proofErr w:type="gramStart"/>
      <w:r w:rsidRPr="00FF1273">
        <w:rPr>
          <w:rFonts w:ascii="Times New Roman" w:hAnsi="Times New Roman" w:cs="Times New Roman"/>
          <w:color w:val="auto"/>
        </w:rPr>
        <w:t>” .</w:t>
      </w:r>
      <w:proofErr w:type="gramEnd"/>
    </w:p>
    <w:p w14:paraId="008B34C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6]</w:t>
      </w:r>
      <w:r w:rsidRPr="00FF1273">
        <w:rPr>
          <w:rFonts w:ascii="Times New Roman" w:hAnsi="Times New Roman" w:cs="Times New Roman"/>
          <w:color w:val="auto"/>
        </w:rPr>
        <w:tab/>
        <w:t xml:space="preserve">F. Kargl, B. Dong, T. Illmann, and </w:t>
      </w:r>
      <w:r w:rsidRPr="00FF1273">
        <w:rPr>
          <w:rFonts w:ascii="Times New Roman" w:hAnsi="Times New Roman" w:cs="Times New Roman"/>
          <w:color w:val="auto"/>
        </w:rPr>
        <w:lastRenderedPageBreak/>
        <w:t xml:space="preserve">M. Weber, </w:t>
      </w:r>
      <w:r w:rsidRPr="00FF1273">
        <w:rPr>
          <w:rFonts w:ascii="Times New Roman" w:hAnsi="Times New Roman" w:cs="Times New Roman"/>
          <w:i/>
          <w:iCs/>
          <w:color w:val="auto"/>
        </w:rPr>
        <w:t>Smart Reminder - Personal Assistance in a Mobile Computing Environment</w:t>
      </w:r>
      <w:r w:rsidRPr="00FF1273">
        <w:rPr>
          <w:rFonts w:ascii="Times New Roman" w:hAnsi="Times New Roman" w:cs="Times New Roman"/>
          <w:color w:val="auto"/>
        </w:rPr>
        <w:t>. 2002.</w:t>
      </w:r>
    </w:p>
    <w:p w14:paraId="7774E7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7]</w:t>
      </w:r>
      <w:r w:rsidRPr="00FF1273">
        <w:rPr>
          <w:rFonts w:ascii="Times New Roman" w:hAnsi="Times New Roman" w:cs="Times New Roman"/>
          <w:color w:val="auto"/>
        </w:rPr>
        <w:tab/>
        <w:t xml:space="preserve">S. Vurgun, M. Philipose, and M. Pavel, “A Statistical Reasoning System for Medication Prompting,” in </w:t>
      </w:r>
      <w:r w:rsidRPr="00FF1273">
        <w:rPr>
          <w:rFonts w:ascii="Times New Roman" w:hAnsi="Times New Roman" w:cs="Times New Roman"/>
          <w:i/>
          <w:iCs/>
          <w:color w:val="auto"/>
        </w:rPr>
        <w:t>UbiComp 2007: Ubiquitous Computing</w:t>
      </w:r>
      <w:r w:rsidRPr="00FF1273">
        <w:rPr>
          <w:rFonts w:ascii="Times New Roman" w:hAnsi="Times New Roman" w:cs="Times New Roman"/>
          <w:color w:val="auto"/>
        </w:rPr>
        <w:t>, 2007, pp. 1–18.</w:t>
      </w:r>
    </w:p>
    <w:p w14:paraId="5AD9439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8]</w:t>
      </w:r>
      <w:r w:rsidRPr="00FF1273">
        <w:rPr>
          <w:rFonts w:ascii="Times New Roman" w:hAnsi="Times New Roman" w:cs="Times New Roman"/>
          <w:color w:val="auto"/>
        </w:rPr>
        <w:tab/>
        <w:t xml:space="preserve">A. K. Dey and G. D. Abowd, “CybreMinder: A Context-Aware System for Supporting Reminders,” in </w:t>
      </w:r>
      <w:r w:rsidRPr="00FF1273">
        <w:rPr>
          <w:rFonts w:ascii="Times New Roman" w:hAnsi="Times New Roman" w:cs="Times New Roman"/>
          <w:i/>
          <w:iCs/>
          <w:color w:val="auto"/>
        </w:rPr>
        <w:t>Handheld and Ubiquitous Computing</w:t>
      </w:r>
      <w:r w:rsidRPr="00FF1273">
        <w:rPr>
          <w:rFonts w:ascii="Times New Roman" w:hAnsi="Times New Roman" w:cs="Times New Roman"/>
          <w:color w:val="auto"/>
        </w:rPr>
        <w:t>, 2000, pp. 172–186.</w:t>
      </w:r>
    </w:p>
    <w:p w14:paraId="5C03EC0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9]</w:t>
      </w:r>
      <w:r w:rsidRPr="00FF1273">
        <w:rPr>
          <w:rFonts w:ascii="Times New Roman" w:hAnsi="Times New Roman" w:cs="Times New Roman"/>
          <w:color w:val="auto"/>
        </w:rPr>
        <w:tab/>
        <w:t xml:space="preserve">“MagHive - World’s First Modular Smart Reminder (Canceled),” </w:t>
      </w:r>
      <w:r w:rsidRPr="00FF1273">
        <w:rPr>
          <w:rFonts w:ascii="Times New Roman" w:hAnsi="Times New Roman" w:cs="Times New Roman"/>
          <w:i/>
          <w:iCs/>
          <w:color w:val="auto"/>
        </w:rPr>
        <w:t>Kickstarter</w:t>
      </w:r>
      <w:r w:rsidRPr="00FF1273">
        <w:rPr>
          <w:rFonts w:ascii="Times New Roman" w:hAnsi="Times New Roman" w:cs="Times New Roman"/>
          <w:color w:val="auto"/>
        </w:rPr>
        <w:t>. [Online]. Available: https://www.kickstarter.com/projects/2034560442/maghive-worlds-first-modular-smart-reminder. [Accessed: 24-Jul-2018].</w:t>
      </w:r>
    </w:p>
    <w:p w14:paraId="1D8284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0]</w:t>
      </w:r>
      <w:r w:rsidRPr="00FF1273">
        <w:rPr>
          <w:rFonts w:ascii="Times New Roman" w:hAnsi="Times New Roman" w:cs="Times New Roman"/>
          <w:color w:val="auto"/>
        </w:rPr>
        <w:tab/>
        <w:t>P. Shanahan, “Machine Learning for Context-aware Reminders and Suggestions,” PhD Thesis, University of California at San Diego, La Jolla, CA, USA, 2009.</w:t>
      </w:r>
    </w:p>
    <w:p w14:paraId="33102F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1]</w:t>
      </w:r>
      <w:r w:rsidRPr="00FF1273">
        <w:rPr>
          <w:rFonts w:ascii="Times New Roman" w:hAnsi="Times New Roman" w:cs="Times New Roman"/>
          <w:color w:val="auto"/>
        </w:rPr>
        <w:tab/>
        <w:t xml:space="preserve">H. T. Chaminda, V. Klyuev, and K. Naruse, “A smart reminder system for complex human activities,” in </w:t>
      </w:r>
      <w:r w:rsidRPr="00FF1273">
        <w:rPr>
          <w:rFonts w:ascii="Times New Roman" w:hAnsi="Times New Roman" w:cs="Times New Roman"/>
          <w:i/>
          <w:iCs/>
          <w:color w:val="auto"/>
        </w:rPr>
        <w:t>2012 14th International Conference on Advanced Communication Technology (ICACT)</w:t>
      </w:r>
      <w:r w:rsidRPr="00FF1273">
        <w:rPr>
          <w:rFonts w:ascii="Times New Roman" w:hAnsi="Times New Roman" w:cs="Times New Roman"/>
          <w:color w:val="auto"/>
        </w:rPr>
        <w:t>, 2012, pp. 235–240.</w:t>
      </w:r>
    </w:p>
    <w:p w14:paraId="0F00E0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2]</w:t>
      </w:r>
      <w:r w:rsidRPr="00FF1273">
        <w:rPr>
          <w:rFonts w:ascii="Times New Roman" w:hAnsi="Times New Roman" w:cs="Times New Roman"/>
          <w:color w:val="auto"/>
        </w:rPr>
        <w:tab/>
        <w:t xml:space="preserve">F. Corno, L. D. Russis, and T. Montanaro, “A context and user aware smart notification system,” in </w:t>
      </w:r>
      <w:r w:rsidRPr="00FF1273">
        <w:rPr>
          <w:rFonts w:ascii="Times New Roman" w:hAnsi="Times New Roman" w:cs="Times New Roman"/>
          <w:i/>
          <w:iCs/>
          <w:color w:val="auto"/>
        </w:rPr>
        <w:t>2015 IEEE 2nd World Forum on Internet of Things (WF-IoT)</w:t>
      </w:r>
      <w:r w:rsidRPr="00FF1273">
        <w:rPr>
          <w:rFonts w:ascii="Times New Roman" w:hAnsi="Times New Roman" w:cs="Times New Roman"/>
          <w:color w:val="auto"/>
        </w:rPr>
        <w:t>, 2015, pp. 645–651.</w:t>
      </w:r>
    </w:p>
    <w:p w14:paraId="2FA215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3]</w:t>
      </w:r>
      <w:r w:rsidRPr="00FF1273">
        <w:rPr>
          <w:rFonts w:ascii="Times New Roman" w:hAnsi="Times New Roman" w:cs="Times New Roman"/>
          <w:color w:val="auto"/>
        </w:rPr>
        <w:tab/>
        <w:t xml:space="preserve">S. Zhou, C.-H. Chu, Z. Yu, and J. Kim, “A context-aware reminder system for </w:t>
      </w:r>
      <w:r w:rsidRPr="00FF1273">
        <w:rPr>
          <w:rFonts w:ascii="Times New Roman" w:hAnsi="Times New Roman" w:cs="Times New Roman"/>
          <w:color w:val="auto"/>
        </w:rPr>
        <w:t xml:space="preserve">elders based on fuzzy linguistic approach,” </w:t>
      </w:r>
      <w:r w:rsidRPr="00FF1273">
        <w:rPr>
          <w:rFonts w:ascii="Times New Roman" w:hAnsi="Times New Roman" w:cs="Times New Roman"/>
          <w:i/>
          <w:iCs/>
          <w:color w:val="auto"/>
        </w:rPr>
        <w:t>Expert Syst. Appl.</w:t>
      </w:r>
      <w:r w:rsidRPr="00FF1273">
        <w:rPr>
          <w:rFonts w:ascii="Times New Roman" w:hAnsi="Times New Roman" w:cs="Times New Roman"/>
          <w:color w:val="auto"/>
        </w:rPr>
        <w:t>, vol. 39, no. 10, pp. 9411–9419, Aug. 2012.</w:t>
      </w:r>
    </w:p>
    <w:p w14:paraId="781B964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4]</w:t>
      </w:r>
      <w:r w:rsidRPr="00FF1273">
        <w:rPr>
          <w:rFonts w:ascii="Times New Roman" w:hAnsi="Times New Roman" w:cs="Times New Roman"/>
          <w:color w:val="auto"/>
        </w:rPr>
        <w:tab/>
        <w:t xml:space="preserve">P. Giorgini, J. Mylopoulos, E. Nicchiarelli, and R. Sebastiani, “Reasoning with Goal Models,” in </w:t>
      </w:r>
      <w:r w:rsidRPr="00FF1273">
        <w:rPr>
          <w:rFonts w:ascii="Times New Roman" w:hAnsi="Times New Roman" w:cs="Times New Roman"/>
          <w:i/>
          <w:iCs/>
          <w:color w:val="auto"/>
        </w:rPr>
        <w:t>Conceptual Modeling — ER 2002</w:t>
      </w:r>
      <w:r w:rsidRPr="00FF1273">
        <w:rPr>
          <w:rFonts w:ascii="Times New Roman" w:hAnsi="Times New Roman" w:cs="Times New Roman"/>
          <w:color w:val="auto"/>
        </w:rPr>
        <w:t>, 2002, pp. 167–181.</w:t>
      </w:r>
    </w:p>
    <w:p w14:paraId="5560689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5]</w:t>
      </w:r>
      <w:r w:rsidRPr="00FF1273">
        <w:rPr>
          <w:rFonts w:ascii="Times New Roman" w:hAnsi="Times New Roman" w:cs="Times New Roman"/>
          <w:color w:val="auto"/>
        </w:rPr>
        <w:tab/>
        <w:t>A. Fritzen, N. Leipold, N. Terzimehic, M. Böhm, and H. Krcmar, “HeadacheCoach: Towards Headache Prevention by Sensing and Making Sense of Personal Lifestyle Data,” 2017.</w:t>
      </w:r>
    </w:p>
    <w:p w14:paraId="6E9A855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6]</w:t>
      </w:r>
      <w:r w:rsidRPr="00FF1273">
        <w:rPr>
          <w:rFonts w:ascii="Times New Roman" w:hAnsi="Times New Roman" w:cs="Times New Roman"/>
          <w:color w:val="auto"/>
        </w:rPr>
        <w:tab/>
        <w:t xml:space="preserve">G. Sandström and Kungliga tekniska högskolan (Stockholm), </w:t>
      </w:r>
      <w:r w:rsidRPr="00FF1273">
        <w:rPr>
          <w:rFonts w:ascii="Times New Roman" w:hAnsi="Times New Roman" w:cs="Times New Roman"/>
          <w:i/>
          <w:iCs/>
          <w:color w:val="auto"/>
        </w:rPr>
        <w:t xml:space="preserve">Smart homes and user values: long-term evaluation of IT-services in residential and </w:t>
      </w:r>
      <w:proofErr w:type="gramStart"/>
      <w:r w:rsidRPr="00FF1273">
        <w:rPr>
          <w:rFonts w:ascii="Times New Roman" w:hAnsi="Times New Roman" w:cs="Times New Roman"/>
          <w:i/>
          <w:iCs/>
          <w:color w:val="auto"/>
        </w:rPr>
        <w:t>single family</w:t>
      </w:r>
      <w:proofErr w:type="gramEnd"/>
      <w:r w:rsidRPr="00FF1273">
        <w:rPr>
          <w:rFonts w:ascii="Times New Roman" w:hAnsi="Times New Roman" w:cs="Times New Roman"/>
          <w:i/>
          <w:iCs/>
          <w:color w:val="auto"/>
        </w:rPr>
        <w:t xml:space="preserve"> dwellings</w:t>
      </w:r>
      <w:r w:rsidRPr="00FF1273">
        <w:rPr>
          <w:rFonts w:ascii="Times New Roman" w:hAnsi="Times New Roman" w:cs="Times New Roman"/>
          <w:color w:val="auto"/>
        </w:rPr>
        <w:t>. Stockholm: Royal Institute of Technology, 2009.</w:t>
      </w:r>
    </w:p>
    <w:p w14:paraId="38FA0B7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7]</w:t>
      </w:r>
      <w:r w:rsidRPr="00FF1273">
        <w:rPr>
          <w:rFonts w:ascii="Times New Roman" w:hAnsi="Times New Roman" w:cs="Times New Roman"/>
          <w:color w:val="auto"/>
        </w:rPr>
        <w:tab/>
        <w:t xml:space="preserve">E. Nazerfard, P. Rashidi, and D. J. Cook, “Using Association Rule Mining to Discover Temporal Relations of Daily Activities,” in </w:t>
      </w:r>
      <w:r w:rsidRPr="00FF1273">
        <w:rPr>
          <w:rFonts w:ascii="Times New Roman" w:hAnsi="Times New Roman" w:cs="Times New Roman"/>
          <w:i/>
          <w:iCs/>
          <w:color w:val="auto"/>
        </w:rPr>
        <w:t>Toward Useful Services for Elderly and People with Disabilities</w:t>
      </w:r>
      <w:r w:rsidRPr="00FF1273">
        <w:rPr>
          <w:rFonts w:ascii="Times New Roman" w:hAnsi="Times New Roman" w:cs="Times New Roman"/>
          <w:color w:val="auto"/>
        </w:rPr>
        <w:t>, 2011, pp. 49–56.</w:t>
      </w:r>
    </w:p>
    <w:p w14:paraId="6B9671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8]</w:t>
      </w:r>
      <w:r w:rsidRPr="00FF1273">
        <w:rPr>
          <w:rFonts w:ascii="Times New Roman" w:hAnsi="Times New Roman" w:cs="Times New Roman"/>
          <w:color w:val="auto"/>
        </w:rPr>
        <w:tab/>
        <w:t xml:space="preserve">“What is a Markov Chain? - Definition from Techopedia,” </w:t>
      </w:r>
      <w:r w:rsidRPr="00FF1273">
        <w:rPr>
          <w:rFonts w:ascii="Times New Roman" w:hAnsi="Times New Roman" w:cs="Times New Roman"/>
          <w:i/>
          <w:iCs/>
          <w:color w:val="auto"/>
        </w:rPr>
        <w:t>Techopedia.com</w:t>
      </w:r>
      <w:r w:rsidRPr="00FF1273">
        <w:rPr>
          <w:rFonts w:ascii="Times New Roman" w:hAnsi="Times New Roman" w:cs="Times New Roman"/>
          <w:color w:val="auto"/>
        </w:rPr>
        <w:t>. [Online]. Available: https://www.techopedia.com/definition/8249/markov-chain. [Accessed: 11-Jan-2019].</w:t>
      </w:r>
    </w:p>
    <w:p w14:paraId="0599A23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9]</w:t>
      </w:r>
      <w:r w:rsidRPr="00FF1273">
        <w:rPr>
          <w:rFonts w:ascii="Times New Roman" w:hAnsi="Times New Roman" w:cs="Times New Roman"/>
          <w:color w:val="auto"/>
        </w:rPr>
        <w:tab/>
        <w:t xml:space="preserve">J. G. Kemény and J. L. Snell, </w:t>
      </w:r>
      <w:r w:rsidRPr="00FF1273">
        <w:rPr>
          <w:rFonts w:ascii="Times New Roman" w:hAnsi="Times New Roman" w:cs="Times New Roman"/>
          <w:i/>
          <w:iCs/>
          <w:color w:val="auto"/>
        </w:rPr>
        <w:t>Finite markov chains</w:t>
      </w:r>
      <w:r w:rsidRPr="00FF1273">
        <w:rPr>
          <w:rFonts w:ascii="Times New Roman" w:hAnsi="Times New Roman" w:cs="Times New Roman"/>
          <w:color w:val="auto"/>
        </w:rPr>
        <w:t>. Van Nostrand, 1960.</w:t>
      </w:r>
    </w:p>
    <w:p w14:paraId="71EFF3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0]</w:t>
      </w:r>
      <w:r w:rsidRPr="00FF1273">
        <w:rPr>
          <w:rFonts w:ascii="Times New Roman" w:hAnsi="Times New Roman" w:cs="Times New Roman"/>
          <w:color w:val="auto"/>
        </w:rPr>
        <w:tab/>
        <w:t xml:space="preserve">M. L. Tielman and C. M. Jonker, “What should I do? Deriving norms from </w:t>
      </w:r>
      <w:proofErr w:type="gramStart"/>
      <w:r w:rsidRPr="00FF1273">
        <w:rPr>
          <w:rFonts w:ascii="Times New Roman" w:hAnsi="Times New Roman" w:cs="Times New Roman"/>
          <w:color w:val="auto"/>
        </w:rPr>
        <w:t>actions,values</w:t>
      </w:r>
      <w:proofErr w:type="gramEnd"/>
      <w:r w:rsidRPr="00FF1273">
        <w:rPr>
          <w:rFonts w:ascii="Times New Roman" w:hAnsi="Times New Roman" w:cs="Times New Roman"/>
          <w:color w:val="auto"/>
        </w:rPr>
        <w:t xml:space="preserve"> and context,” p. 5.</w:t>
      </w:r>
    </w:p>
    <w:p w14:paraId="1D4C8EA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41]</w:t>
      </w:r>
      <w:r w:rsidRPr="00FF1273">
        <w:rPr>
          <w:rFonts w:ascii="Times New Roman" w:hAnsi="Times New Roman" w:cs="Times New Roman"/>
          <w:color w:val="auto"/>
        </w:rPr>
        <w:tab/>
        <w:t>P. Pasotti, C. M. Jonker, and M. B. van Riemsdijk, “Towards a formalisation of Action Identiﬁcation Hierarchies</w:t>
      </w:r>
      <w:r w:rsidRPr="00FF1273">
        <w:rPr>
          <w:rFonts w:ascii="Cambria Math" w:hAnsi="Cambria Math" w:cs="Cambria Math"/>
          <w:color w:val="auto"/>
        </w:rPr>
        <w:t>∗</w:t>
      </w:r>
      <w:r w:rsidRPr="00FF1273">
        <w:rPr>
          <w:rFonts w:ascii="Times New Roman" w:hAnsi="Times New Roman" w:cs="Times New Roman"/>
          <w:color w:val="auto"/>
        </w:rPr>
        <w:t>.”</w:t>
      </w:r>
    </w:p>
    <w:p w14:paraId="1D0A18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2]</w:t>
      </w:r>
      <w:r w:rsidRPr="00FF1273">
        <w:rPr>
          <w:rFonts w:ascii="Times New Roman" w:hAnsi="Times New Roman" w:cs="Times New Roman"/>
          <w:color w:val="auto"/>
        </w:rPr>
        <w:tab/>
        <w:t>M. S. Kließ and M. B. van Riemsdijk, “Requirements for a Temporal Logic of Daily Activities for Supportive Technology.”</w:t>
      </w:r>
    </w:p>
    <w:p w14:paraId="276093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3]</w:t>
      </w:r>
      <w:r w:rsidRPr="00FF1273">
        <w:rPr>
          <w:rFonts w:ascii="Times New Roman" w:hAnsi="Times New Roman" w:cs="Times New Roman"/>
          <w:color w:val="auto"/>
        </w:rPr>
        <w:tab/>
        <w:t xml:space="preserve">S. H. Schwartz, “An Overview of the Schwartz Theory of Basic Values,” </w:t>
      </w:r>
      <w:r w:rsidRPr="00FF1273">
        <w:rPr>
          <w:rFonts w:ascii="Times New Roman" w:hAnsi="Times New Roman" w:cs="Times New Roman"/>
          <w:i/>
          <w:iCs/>
          <w:color w:val="auto"/>
        </w:rPr>
        <w:t>Online Read. Psychol. Cult.</w:t>
      </w:r>
      <w:r w:rsidRPr="00FF1273">
        <w:rPr>
          <w:rFonts w:ascii="Times New Roman" w:hAnsi="Times New Roman" w:cs="Times New Roman"/>
          <w:color w:val="auto"/>
        </w:rPr>
        <w:t>, vol. 2, no. 1, Dec. 2012.</w:t>
      </w:r>
    </w:p>
    <w:p w14:paraId="3EF5AE5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4]</w:t>
      </w:r>
      <w:r w:rsidRPr="00FF1273">
        <w:rPr>
          <w:rFonts w:ascii="Times New Roman" w:hAnsi="Times New Roman" w:cs="Times New Roman"/>
          <w:color w:val="auto"/>
        </w:rPr>
        <w:tab/>
        <w:t xml:space="preserve">M. Govindarajan, S. Natarajan, and V. S. Senthilkumar, </w:t>
      </w:r>
      <w:r w:rsidRPr="00FF1273">
        <w:rPr>
          <w:rFonts w:ascii="Times New Roman" w:hAnsi="Times New Roman" w:cs="Times New Roman"/>
          <w:i/>
          <w:iCs/>
          <w:color w:val="auto"/>
        </w:rPr>
        <w:t>Professional Ethics and Human Values</w:t>
      </w:r>
      <w:r w:rsidRPr="00FF1273">
        <w:rPr>
          <w:rFonts w:ascii="Times New Roman" w:hAnsi="Times New Roman" w:cs="Times New Roman"/>
          <w:color w:val="auto"/>
        </w:rPr>
        <w:t>. PHI Learning Pvt. Ltd., 2013.</w:t>
      </w:r>
    </w:p>
    <w:p w14:paraId="722E12E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5]</w:t>
      </w:r>
      <w:r w:rsidRPr="00FF1273">
        <w:rPr>
          <w:rFonts w:ascii="Times New Roman" w:hAnsi="Times New Roman" w:cs="Times New Roman"/>
          <w:color w:val="auto"/>
        </w:rPr>
        <w:tab/>
        <w:t xml:space="preserve">P. Pasotti, M. B. van Riemsdijk, and C. M. Jonker, “Representing human habits: towards a habit support agent,” in </w:t>
      </w:r>
      <w:r w:rsidRPr="00FF1273">
        <w:rPr>
          <w:rFonts w:ascii="Times New Roman" w:hAnsi="Times New Roman" w:cs="Times New Roman"/>
          <w:i/>
          <w:iCs/>
          <w:color w:val="auto"/>
        </w:rPr>
        <w:t>Proceedings of the 10th International workshop on Normative Multiagent Systems (NorMAS’16)</w:t>
      </w:r>
      <w:r w:rsidRPr="00FF1273">
        <w:rPr>
          <w:rFonts w:ascii="Times New Roman" w:hAnsi="Times New Roman" w:cs="Times New Roman"/>
          <w:color w:val="auto"/>
        </w:rPr>
        <w:t>, 2016.</w:t>
      </w:r>
    </w:p>
    <w:p w14:paraId="6C98E75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6]</w:t>
      </w:r>
      <w:r w:rsidRPr="00FF1273">
        <w:rPr>
          <w:rFonts w:ascii="Times New Roman" w:hAnsi="Times New Roman" w:cs="Times New Roman"/>
          <w:color w:val="auto"/>
        </w:rPr>
        <w:tab/>
        <w:t xml:space="preserve">D. Salber, A. K. Dey, and G. D. Abowd, “The Context Toolkit: Aiding the Development of Context-enabled Applications,” in </w:t>
      </w:r>
      <w:r w:rsidRPr="00FF1273">
        <w:rPr>
          <w:rFonts w:ascii="Times New Roman" w:hAnsi="Times New Roman" w:cs="Times New Roman"/>
          <w:i/>
          <w:iCs/>
          <w:color w:val="auto"/>
        </w:rPr>
        <w:t>Proceedings of the SIGCHI Conference on Human Factors in Computing Systems</w:t>
      </w:r>
      <w:r w:rsidRPr="00FF1273">
        <w:rPr>
          <w:rFonts w:ascii="Times New Roman" w:hAnsi="Times New Roman" w:cs="Times New Roman"/>
          <w:color w:val="auto"/>
        </w:rPr>
        <w:t>, New York, NY, USA, 1999, pp. 434–441.</w:t>
      </w:r>
    </w:p>
    <w:p w14:paraId="40EFB4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7]</w:t>
      </w:r>
      <w:r w:rsidRPr="00FF1273">
        <w:rPr>
          <w:rFonts w:ascii="Times New Roman" w:hAnsi="Times New Roman" w:cs="Times New Roman"/>
          <w:color w:val="auto"/>
        </w:rPr>
        <w:tab/>
        <w:t xml:space="preserve">N. Eagle and A. (Sandy) Pentland, “Reality mining: sensing complex social systems,” </w:t>
      </w:r>
      <w:r w:rsidRPr="00FF1273">
        <w:rPr>
          <w:rFonts w:ascii="Times New Roman" w:hAnsi="Times New Roman" w:cs="Times New Roman"/>
          <w:i/>
          <w:iCs/>
          <w:color w:val="auto"/>
        </w:rPr>
        <w:t>Pers. Ubiquitous Comput.</w:t>
      </w:r>
      <w:r w:rsidRPr="00FF1273">
        <w:rPr>
          <w:rFonts w:ascii="Times New Roman" w:hAnsi="Times New Roman" w:cs="Times New Roman"/>
          <w:color w:val="auto"/>
        </w:rPr>
        <w:t>, vol. 10, no. 4, pp. 255–268, May 2006.</w:t>
      </w:r>
    </w:p>
    <w:p w14:paraId="46FE692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8]</w:t>
      </w:r>
      <w:r w:rsidRPr="00FF1273">
        <w:rPr>
          <w:rFonts w:ascii="Times New Roman" w:hAnsi="Times New Roman" w:cs="Times New Roman"/>
          <w:color w:val="auto"/>
        </w:rPr>
        <w:tab/>
        <w:t xml:space="preserve">“Activity Recognition Challenge Dataset Download | Opportunity.” [Online]. </w:t>
      </w:r>
      <w:r w:rsidRPr="00FF1273">
        <w:rPr>
          <w:rFonts w:ascii="Times New Roman" w:hAnsi="Times New Roman" w:cs="Times New Roman"/>
          <w:color w:val="auto"/>
        </w:rPr>
        <w:t>Available: http://www.opportunity-project.eu/challengedatasetdownload. [Accessed: 03-Aug-2018].</w:t>
      </w:r>
    </w:p>
    <w:p w14:paraId="29140B6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9]</w:t>
      </w:r>
      <w:r w:rsidRPr="00FF1273">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FF1273">
        <w:rPr>
          <w:rFonts w:ascii="Times New Roman" w:hAnsi="Times New Roman" w:cs="Times New Roman"/>
          <w:i/>
          <w:iCs/>
          <w:color w:val="auto"/>
        </w:rPr>
        <w:t>Sensors</w:t>
      </w:r>
      <w:r w:rsidRPr="00FF1273">
        <w:rPr>
          <w:rFonts w:ascii="Times New Roman" w:hAnsi="Times New Roman" w:cs="Times New Roman"/>
          <w:color w:val="auto"/>
        </w:rPr>
        <w:t>, vol. 13, no. 5, pp. 5460–5477, Apr. 2013.</w:t>
      </w:r>
    </w:p>
    <w:p w14:paraId="010738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0]</w:t>
      </w:r>
      <w:r w:rsidRPr="00FF1273">
        <w:rPr>
          <w:rFonts w:ascii="Times New Roman" w:hAnsi="Times New Roman" w:cs="Times New Roman"/>
          <w:color w:val="auto"/>
        </w:rPr>
        <w:tab/>
        <w:t>Sztyler, T. (Timo) and Carmona, J. (Josep), “Activities of daily living of several individuals.” University of Mannheim, Germany, 2015.</w:t>
      </w:r>
    </w:p>
    <w:p w14:paraId="0D19FE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1]</w:t>
      </w:r>
      <w:r w:rsidRPr="00FF1273">
        <w:rPr>
          <w:rFonts w:ascii="Times New Roman" w:hAnsi="Times New Roman" w:cs="Times New Roman"/>
          <w:color w:val="auto"/>
        </w:rPr>
        <w:tab/>
        <w:t xml:space="preserve">A. P. Dempster, N. M. Laird, and D. B. Rubin, “Maximum Likelihood from Incomplete Data via the EM Algorithm,” </w:t>
      </w:r>
      <w:r w:rsidRPr="00FF1273">
        <w:rPr>
          <w:rFonts w:ascii="Times New Roman" w:hAnsi="Times New Roman" w:cs="Times New Roman"/>
          <w:i/>
          <w:iCs/>
          <w:color w:val="auto"/>
        </w:rPr>
        <w:t>J. R. Stat. Soc. Ser. B Methodol.</w:t>
      </w:r>
      <w:r w:rsidRPr="00FF1273">
        <w:rPr>
          <w:rFonts w:ascii="Times New Roman" w:hAnsi="Times New Roman" w:cs="Times New Roman"/>
          <w:color w:val="auto"/>
        </w:rPr>
        <w:t>, vol. 39, no. 1, pp. 1–38, 1977.</w:t>
      </w:r>
    </w:p>
    <w:p w14:paraId="3945C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2]</w:t>
      </w:r>
      <w:r w:rsidRPr="00FF1273">
        <w:rPr>
          <w:rFonts w:ascii="Times New Roman" w:hAnsi="Times New Roman" w:cs="Times New Roman"/>
          <w:color w:val="auto"/>
        </w:rPr>
        <w:tab/>
        <w:t xml:space="preserve">R. Agrawal and R. Srikant, “Fast Algorithms for Mining Association Rules in Large Databases,” in </w:t>
      </w:r>
      <w:r w:rsidRPr="00FF1273">
        <w:rPr>
          <w:rFonts w:ascii="Times New Roman" w:hAnsi="Times New Roman" w:cs="Times New Roman"/>
          <w:i/>
          <w:iCs/>
          <w:color w:val="auto"/>
        </w:rPr>
        <w:t>Proceedings of the 20th International Conference on Very Large Data Bases</w:t>
      </w:r>
      <w:r w:rsidRPr="00FF1273">
        <w:rPr>
          <w:rFonts w:ascii="Times New Roman" w:hAnsi="Times New Roman" w:cs="Times New Roman"/>
          <w:color w:val="auto"/>
        </w:rPr>
        <w:t>, San Francisco, CA, USA, 1994, pp. 487–499.</w:t>
      </w:r>
    </w:p>
    <w:p w14:paraId="450BEB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3]</w:t>
      </w:r>
      <w:r w:rsidRPr="00FF1273">
        <w:rPr>
          <w:rFonts w:ascii="Times New Roman" w:hAnsi="Times New Roman" w:cs="Times New Roman"/>
          <w:color w:val="auto"/>
        </w:rPr>
        <w:tab/>
        <w:t>R. Agrawal, T. Imielinski, A. Swami, H. Road, and S. Jose, “Mining Association Rules between Sets of Items in Large Databases,” p. 10.</w:t>
      </w:r>
    </w:p>
    <w:p w14:paraId="754D9D2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4]</w:t>
      </w:r>
      <w:r w:rsidRPr="00FF1273">
        <w:rPr>
          <w:rFonts w:ascii="Times New Roman" w:hAnsi="Times New Roman" w:cs="Times New Roman"/>
          <w:color w:val="auto"/>
        </w:rPr>
        <w:tab/>
        <w:t xml:space="preserve">S. Brin, R. Motwani, J. D. Ullman, and S. Tsur, </w:t>
      </w:r>
      <w:r w:rsidRPr="00FF1273">
        <w:rPr>
          <w:rFonts w:ascii="Times New Roman" w:hAnsi="Times New Roman" w:cs="Times New Roman"/>
          <w:i/>
          <w:iCs/>
          <w:color w:val="auto"/>
        </w:rPr>
        <w:t>Dynamic Itemset Counting and Implication Rules for Market Basket Data</w:t>
      </w:r>
      <w:r w:rsidRPr="00FF1273">
        <w:rPr>
          <w:rFonts w:ascii="Times New Roman" w:hAnsi="Times New Roman" w:cs="Times New Roman"/>
          <w:color w:val="auto"/>
        </w:rPr>
        <w:t>. 1997.</w:t>
      </w:r>
    </w:p>
    <w:p w14:paraId="3D9352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5]</w:t>
      </w:r>
      <w:r w:rsidRPr="00FF1273">
        <w:rPr>
          <w:rFonts w:ascii="Times New Roman" w:hAnsi="Times New Roman" w:cs="Times New Roman"/>
          <w:color w:val="auto"/>
        </w:rPr>
        <w:tab/>
        <w:t xml:space="preserve">C. C. Aggarwal and P. S. Yu, “A New Framework for Itemset Generation,” in </w:t>
      </w:r>
      <w:r w:rsidRPr="00FF1273">
        <w:rPr>
          <w:rFonts w:ascii="Times New Roman" w:hAnsi="Times New Roman" w:cs="Times New Roman"/>
          <w:i/>
          <w:iCs/>
          <w:color w:val="auto"/>
        </w:rPr>
        <w:t xml:space="preserve">Proceedings of the Seventeenth ACM </w:t>
      </w:r>
      <w:r w:rsidRPr="00FF1273">
        <w:rPr>
          <w:rFonts w:ascii="Times New Roman" w:hAnsi="Times New Roman" w:cs="Times New Roman"/>
          <w:i/>
          <w:iCs/>
          <w:color w:val="auto"/>
        </w:rPr>
        <w:lastRenderedPageBreak/>
        <w:t>SIGACT-SIGMOD-SIGART Symposium on Principles of Database Systems</w:t>
      </w:r>
      <w:r w:rsidRPr="00FF1273">
        <w:rPr>
          <w:rFonts w:ascii="Times New Roman" w:hAnsi="Times New Roman" w:cs="Times New Roman"/>
          <w:color w:val="auto"/>
        </w:rPr>
        <w:t>, New York, NY, USA, 1998, pp. 18–24.</w:t>
      </w:r>
    </w:p>
    <w:p w14:paraId="57C008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6]</w:t>
      </w:r>
      <w:r w:rsidRPr="00FF1273">
        <w:rPr>
          <w:rFonts w:ascii="Times New Roman" w:hAnsi="Times New Roman" w:cs="Times New Roman"/>
          <w:color w:val="auto"/>
        </w:rPr>
        <w:tab/>
        <w:t xml:space="preserve">G. Piatetsky-Shapiro, “Discovery, Analysis, and Presentation of Strong Rules,” in </w:t>
      </w:r>
      <w:r w:rsidRPr="00FF1273">
        <w:rPr>
          <w:rFonts w:ascii="Times New Roman" w:hAnsi="Times New Roman" w:cs="Times New Roman"/>
          <w:i/>
          <w:iCs/>
          <w:color w:val="auto"/>
        </w:rPr>
        <w:t>Knowledge Discovery in Databases</w:t>
      </w:r>
      <w:r w:rsidRPr="00FF1273">
        <w:rPr>
          <w:rFonts w:ascii="Times New Roman" w:hAnsi="Times New Roman" w:cs="Times New Roman"/>
          <w:color w:val="auto"/>
        </w:rPr>
        <w:t>, 1991.</w:t>
      </w:r>
    </w:p>
    <w:p w14:paraId="7D1C9E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7]</w:t>
      </w:r>
      <w:r w:rsidRPr="00FF1273">
        <w:rPr>
          <w:rFonts w:ascii="Times New Roman" w:hAnsi="Times New Roman" w:cs="Times New Roman"/>
          <w:color w:val="auto"/>
        </w:rPr>
        <w:tab/>
        <w:t xml:space="preserve">S. H. Schwartz, “Universals in the content and structure of values: theoretical advances and empirical tests in 20 countries,” in </w:t>
      </w:r>
      <w:r w:rsidRPr="00FF1273">
        <w:rPr>
          <w:rFonts w:ascii="Times New Roman" w:hAnsi="Times New Roman" w:cs="Times New Roman"/>
          <w:i/>
          <w:iCs/>
          <w:color w:val="auto"/>
        </w:rPr>
        <w:t>Advances in Experimental Social Psychology</w:t>
      </w:r>
      <w:r w:rsidRPr="00FF1273">
        <w:rPr>
          <w:rFonts w:ascii="Times New Roman" w:hAnsi="Times New Roman" w:cs="Times New Roman"/>
          <w:color w:val="auto"/>
        </w:rPr>
        <w:t>, 1992.</w:t>
      </w:r>
    </w:p>
    <w:p w14:paraId="4E08754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8]</w:t>
      </w:r>
      <w:r w:rsidRPr="00FF1273">
        <w:rPr>
          <w:rFonts w:ascii="Times New Roman" w:hAnsi="Times New Roman" w:cs="Times New Roman"/>
          <w:color w:val="auto"/>
        </w:rPr>
        <w:tab/>
        <w:t>A. Tversky and D. Kahneman, “Advances in prospect theory: Cumulative representation of uncertainty,” p. 27.</w:t>
      </w:r>
    </w:p>
    <w:p w14:paraId="3589218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9]</w:t>
      </w:r>
      <w:r w:rsidRPr="00FF1273">
        <w:rPr>
          <w:rFonts w:ascii="Times New Roman" w:hAnsi="Times New Roman" w:cs="Times New Roman"/>
          <w:color w:val="auto"/>
        </w:rPr>
        <w:tab/>
        <w:t xml:space="preserve">H. N. Boone and D. A. Boone, “Analyzing Likert Data,” </w:t>
      </w:r>
      <w:r w:rsidRPr="00FF1273">
        <w:rPr>
          <w:rFonts w:ascii="Times New Roman" w:hAnsi="Times New Roman" w:cs="Times New Roman"/>
          <w:i/>
          <w:iCs/>
          <w:color w:val="auto"/>
        </w:rPr>
        <w:t>J. Ext.</w:t>
      </w:r>
      <w:r w:rsidRPr="00FF1273">
        <w:rPr>
          <w:rFonts w:ascii="Times New Roman" w:hAnsi="Times New Roman" w:cs="Times New Roman"/>
          <w:color w:val="auto"/>
        </w:rPr>
        <w:t>, vol. 50, no. 2, Apr. 2012.</w:t>
      </w:r>
    </w:p>
    <w:p w14:paraId="68D7287A" w14:textId="77777777" w:rsidR="00FF1273" w:rsidRPr="00FF1273" w:rsidRDefault="00FF1273" w:rsidP="00FF1273">
      <w:pPr>
        <w:widowControl w:val="0"/>
        <w:autoSpaceDE w:val="0"/>
        <w:autoSpaceDN w:val="0"/>
        <w:adjustRightInd w:val="0"/>
        <w:rPr>
          <w:rFonts w:ascii="Times New Roman" w:hAnsi="Times New Roman" w:cs="Times New Roman"/>
          <w:color w:val="auto"/>
          <w:lang w:val="nl-NL"/>
        </w:rPr>
      </w:pPr>
      <w:r w:rsidRPr="00FF1273">
        <w:rPr>
          <w:rFonts w:ascii="Times New Roman" w:hAnsi="Times New Roman" w:cs="Times New Roman"/>
          <w:color w:val="auto"/>
          <w:lang w:val="nl-NL"/>
        </w:rPr>
        <w:t>[60]</w:t>
      </w:r>
      <w:r w:rsidRPr="00FF1273">
        <w:rPr>
          <w:rFonts w:ascii="Times New Roman" w:hAnsi="Times New Roman" w:cs="Times New Roman"/>
          <w:color w:val="auto"/>
          <w:lang w:val="nl-NL"/>
        </w:rPr>
        <w:tab/>
        <w:t xml:space="preserve">“Multitasken is toch niet zo handig,” </w:t>
      </w:r>
      <w:r w:rsidRPr="00FF1273">
        <w:rPr>
          <w:rFonts w:ascii="Times New Roman" w:hAnsi="Times New Roman" w:cs="Times New Roman"/>
          <w:i/>
          <w:iCs/>
          <w:color w:val="auto"/>
          <w:lang w:val="nl-NL"/>
        </w:rPr>
        <w:t>Psychologie Magazine</w:t>
      </w:r>
      <w:r w:rsidRPr="00FF1273">
        <w:rPr>
          <w:rFonts w:ascii="Times New Roman" w:hAnsi="Times New Roman" w:cs="Times New Roman"/>
          <w:color w:val="auto"/>
          <w:lang w:val="nl-NL"/>
        </w:rPr>
        <w:t>, 07-Nov-2013</w:t>
      </w:r>
      <w:proofErr w:type="gramStart"/>
      <w:r w:rsidRPr="00FF1273">
        <w:rPr>
          <w:rFonts w:ascii="Times New Roman" w:hAnsi="Times New Roman" w:cs="Times New Roman"/>
          <w:color w:val="auto"/>
          <w:lang w:val="nl-NL"/>
        </w:rPr>
        <w:t>. .</w:t>
      </w:r>
      <w:proofErr w:type="gramEnd"/>
    </w:p>
    <w:p w14:paraId="2138CFA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1]</w:t>
      </w:r>
      <w:r w:rsidRPr="00FF1273">
        <w:rPr>
          <w:rFonts w:ascii="Times New Roman" w:hAnsi="Times New Roman" w:cs="Times New Roman"/>
          <w:color w:val="auto"/>
        </w:rPr>
        <w:tab/>
        <w:t xml:space="preserve">S. M. Ross, </w:t>
      </w:r>
      <w:r w:rsidRPr="00FF1273">
        <w:rPr>
          <w:rFonts w:ascii="Times New Roman" w:hAnsi="Times New Roman" w:cs="Times New Roman"/>
          <w:i/>
          <w:iCs/>
          <w:color w:val="auto"/>
        </w:rPr>
        <w:t>Introduction to Probability Models</w:t>
      </w:r>
      <w:r w:rsidRPr="00FF1273">
        <w:rPr>
          <w:rFonts w:ascii="Times New Roman" w:hAnsi="Times New Roman" w:cs="Times New Roman"/>
          <w:color w:val="auto"/>
        </w:rPr>
        <w:t>. Academic Press, 2007.</w:t>
      </w:r>
    </w:p>
    <w:p w14:paraId="1B81F7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2]</w:t>
      </w:r>
      <w:r w:rsidRPr="00FF1273">
        <w:rPr>
          <w:rFonts w:ascii="Times New Roman" w:hAnsi="Times New Roman" w:cs="Times New Roman"/>
          <w:color w:val="auto"/>
        </w:rPr>
        <w:tab/>
        <w:t xml:space="preserve">W. D’Almeida, “Deep learning for sensor-based human activity recognition,” </w:t>
      </w:r>
      <w:r w:rsidRPr="00FF1273">
        <w:rPr>
          <w:rFonts w:ascii="Times New Roman" w:hAnsi="Times New Roman" w:cs="Times New Roman"/>
          <w:i/>
          <w:iCs/>
          <w:color w:val="auto"/>
        </w:rPr>
        <w:t>Becoming Human: Artificial Intelligence Magazine</w:t>
      </w:r>
      <w:r w:rsidRPr="00FF1273">
        <w:rPr>
          <w:rFonts w:ascii="Times New Roman" w:hAnsi="Times New Roman" w:cs="Times New Roman"/>
          <w:color w:val="auto"/>
        </w:rPr>
        <w:t>, 05-Jan-2018. [Online]. Available: https://becominghuman.ai/deep-learning-for-sensor-based-human-activity-recognition-970ff47c6b6b. [Accessed: 12-Jan-2019].</w:t>
      </w:r>
    </w:p>
    <w:p w14:paraId="64103D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3]</w:t>
      </w:r>
      <w:r w:rsidRPr="00FF1273">
        <w:rPr>
          <w:rFonts w:ascii="Times New Roman" w:hAnsi="Times New Roman" w:cs="Times New Roman"/>
          <w:color w:val="auto"/>
        </w:rPr>
        <w:tab/>
        <w:t xml:space="preserve">N. C. Krishnan and D. J. Cook, “Activity recognition on streaming sensor data,” </w:t>
      </w:r>
      <w:r w:rsidRPr="00FF1273">
        <w:rPr>
          <w:rFonts w:ascii="Times New Roman" w:hAnsi="Times New Roman" w:cs="Times New Roman"/>
          <w:i/>
          <w:iCs/>
          <w:color w:val="auto"/>
        </w:rPr>
        <w:t>Pervasive Mob. Comput.</w:t>
      </w:r>
      <w:r w:rsidRPr="00FF1273">
        <w:rPr>
          <w:rFonts w:ascii="Times New Roman" w:hAnsi="Times New Roman" w:cs="Times New Roman"/>
          <w:color w:val="auto"/>
        </w:rPr>
        <w:t>, vol. 10, pp. 138–154, Feb. 2014.</w:t>
      </w:r>
    </w:p>
    <w:p w14:paraId="5E103B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4]</w:t>
      </w:r>
      <w:r w:rsidRPr="00FF1273">
        <w:rPr>
          <w:rFonts w:ascii="Times New Roman" w:hAnsi="Times New Roman" w:cs="Times New Roman"/>
          <w:color w:val="auto"/>
        </w:rPr>
        <w:tab/>
        <w:t xml:space="preserve">A. Jordao, A. C. Nazare Jr., J. Sena, and W. R. Schwartz, “Human Activity Recognition Based on Wearable Sensor Data: A Standardization of the State-of-the-Art,” </w:t>
      </w:r>
      <w:r w:rsidRPr="00FF1273">
        <w:rPr>
          <w:rFonts w:ascii="Times New Roman" w:hAnsi="Times New Roman" w:cs="Times New Roman"/>
          <w:i/>
          <w:iCs/>
          <w:color w:val="auto"/>
        </w:rPr>
        <w:t>ArXiv180605226 Cs</w:t>
      </w:r>
      <w:r w:rsidRPr="00FF1273">
        <w:rPr>
          <w:rFonts w:ascii="Times New Roman" w:hAnsi="Times New Roman" w:cs="Times New Roman"/>
          <w:color w:val="auto"/>
        </w:rPr>
        <w:t>, Jun. 2018.</w:t>
      </w:r>
    </w:p>
    <w:p w14:paraId="2FD25DA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5]</w:t>
      </w:r>
      <w:r w:rsidRPr="00FF1273">
        <w:rPr>
          <w:rFonts w:ascii="Times New Roman" w:hAnsi="Times New Roman" w:cs="Times New Roman"/>
          <w:color w:val="auto"/>
        </w:rPr>
        <w:tab/>
        <w:t>M. Wilcox, S. Schuermans, C. Voskoglou, and A. Sobolevski, “State of the Developer Nation,” 2017.</w:t>
      </w:r>
    </w:p>
    <w:p w14:paraId="3460462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6]</w:t>
      </w:r>
      <w:r w:rsidRPr="00FF1273">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6C71437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7]</w:t>
      </w:r>
      <w:r w:rsidRPr="00FF1273">
        <w:rPr>
          <w:rFonts w:ascii="Times New Roman" w:hAnsi="Times New Roman" w:cs="Times New Roman"/>
          <w:color w:val="auto"/>
        </w:rPr>
        <w:tab/>
        <w:t xml:space="preserve">N. js Foundation, “Node.js,” </w:t>
      </w:r>
      <w:r w:rsidRPr="00FF1273">
        <w:rPr>
          <w:rFonts w:ascii="Times New Roman" w:hAnsi="Times New Roman" w:cs="Times New Roman"/>
          <w:i/>
          <w:iCs/>
          <w:color w:val="auto"/>
        </w:rPr>
        <w:t>Node.js</w:t>
      </w:r>
      <w:r w:rsidRPr="00FF1273">
        <w:rPr>
          <w:rFonts w:ascii="Times New Roman" w:hAnsi="Times New Roman" w:cs="Times New Roman"/>
          <w:color w:val="auto"/>
        </w:rPr>
        <w:t>. [Online]. Available: https://nodejs.org/en/. [Accessed: 12-Jan-2019].</w:t>
      </w:r>
    </w:p>
    <w:p w14:paraId="5036875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8]</w:t>
      </w:r>
      <w:r w:rsidRPr="00FF1273">
        <w:rPr>
          <w:rFonts w:ascii="Times New Roman" w:hAnsi="Times New Roman" w:cs="Times New Roman"/>
          <w:color w:val="auto"/>
        </w:rPr>
        <w:tab/>
        <w:t>“npm.” [Online]. Available: https://www.npmjs.com/. [Accessed: 12-Jan-2019].</w:t>
      </w:r>
    </w:p>
    <w:p w14:paraId="56F2331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9]</w:t>
      </w:r>
      <w:r w:rsidRPr="00FF1273">
        <w:rPr>
          <w:rFonts w:ascii="Times New Roman" w:hAnsi="Times New Roman" w:cs="Times New Roman"/>
          <w:color w:val="auto"/>
        </w:rPr>
        <w:tab/>
        <w:t>“Express - Node.js web application framework.” [Online]. Available: https://expressjs.com/. [Accessed: 12-Jan-2019].</w:t>
      </w:r>
    </w:p>
    <w:p w14:paraId="24A0206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0]</w:t>
      </w:r>
      <w:r w:rsidRPr="00FF1273">
        <w:rPr>
          <w:rFonts w:ascii="Times New Roman" w:hAnsi="Times New Roman" w:cs="Times New Roman"/>
          <w:color w:val="auto"/>
        </w:rPr>
        <w:tab/>
        <w:t>“Mongoose ODM v5.4.3.” [Online]. Available: https://mongoosejs.com/. [Accessed: 12-Jan-2019].</w:t>
      </w:r>
    </w:p>
    <w:p w14:paraId="2E07D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1]</w:t>
      </w:r>
      <w:r w:rsidRPr="00FF1273">
        <w:rPr>
          <w:rFonts w:ascii="Times New Roman" w:hAnsi="Times New Roman" w:cs="Times New Roman"/>
          <w:color w:val="auto"/>
        </w:rPr>
        <w:tab/>
        <w:t xml:space="preserve">“mljs/ml,” </w:t>
      </w:r>
      <w:r w:rsidRPr="00FF1273">
        <w:rPr>
          <w:rFonts w:ascii="Times New Roman" w:hAnsi="Times New Roman" w:cs="Times New Roman"/>
          <w:i/>
          <w:iCs/>
          <w:color w:val="auto"/>
        </w:rPr>
        <w:t>GitHub</w:t>
      </w:r>
      <w:r w:rsidRPr="00FF1273">
        <w:rPr>
          <w:rFonts w:ascii="Times New Roman" w:hAnsi="Times New Roman" w:cs="Times New Roman"/>
          <w:color w:val="auto"/>
        </w:rPr>
        <w:t>. [Online]. Available: https://github.com/mljs/ml. [Accessed: 12-Jan-2019].</w:t>
      </w:r>
    </w:p>
    <w:p w14:paraId="7DEBB8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2]</w:t>
      </w:r>
      <w:r w:rsidRPr="00FF1273">
        <w:rPr>
          <w:rFonts w:ascii="Times New Roman" w:hAnsi="Times New Roman" w:cs="Times New Roman"/>
          <w:color w:val="auto"/>
        </w:rPr>
        <w:tab/>
        <w:t>“Handlebars.js: Minimal Templating on Steroids.” [Online]. Available: https://handlebarsjs.com/. [Accessed: 12-Jan-2019].</w:t>
      </w:r>
    </w:p>
    <w:p w14:paraId="5721A14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73]</w:t>
      </w:r>
      <w:r w:rsidRPr="00FF1273">
        <w:rPr>
          <w:rFonts w:ascii="Times New Roman" w:hAnsi="Times New Roman" w:cs="Times New Roman"/>
          <w:color w:val="auto"/>
        </w:rPr>
        <w:tab/>
        <w:t xml:space="preserve">“Open Source Document Database,” </w:t>
      </w:r>
      <w:r w:rsidRPr="00FF1273">
        <w:rPr>
          <w:rFonts w:ascii="Times New Roman" w:hAnsi="Times New Roman" w:cs="Times New Roman"/>
          <w:i/>
          <w:iCs/>
          <w:color w:val="auto"/>
        </w:rPr>
        <w:t>MongoDB</w:t>
      </w:r>
      <w:r w:rsidRPr="00FF1273">
        <w:rPr>
          <w:rFonts w:ascii="Times New Roman" w:hAnsi="Times New Roman" w:cs="Times New Roman"/>
          <w:color w:val="auto"/>
        </w:rPr>
        <w:t>. [Online]. Available: https://www.mongodb.com/index. [Accessed: 12-Jan-2019].</w:t>
      </w:r>
    </w:p>
    <w:p w14:paraId="40350A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4]</w:t>
      </w:r>
      <w:r w:rsidRPr="00FF1273">
        <w:rPr>
          <w:rFonts w:ascii="Times New Roman" w:hAnsi="Times New Roman" w:cs="Times New Roman"/>
          <w:color w:val="auto"/>
        </w:rPr>
        <w:tab/>
        <w:t xml:space="preserve">“What is a RESTful </w:t>
      </w:r>
      <w:proofErr w:type="gramStart"/>
      <w:r w:rsidRPr="00FF1273">
        <w:rPr>
          <w:rFonts w:ascii="Times New Roman" w:hAnsi="Times New Roman" w:cs="Times New Roman"/>
          <w:color w:val="auto"/>
        </w:rPr>
        <w:t>API?,</w:t>
      </w:r>
      <w:proofErr w:type="gramEnd"/>
      <w:r w:rsidRPr="00FF1273">
        <w:rPr>
          <w:rFonts w:ascii="Times New Roman" w:hAnsi="Times New Roman" w:cs="Times New Roman"/>
          <w:color w:val="auto"/>
        </w:rPr>
        <w:t xml:space="preserve">” </w:t>
      </w:r>
      <w:r w:rsidRPr="00FF1273">
        <w:rPr>
          <w:rFonts w:ascii="Times New Roman" w:hAnsi="Times New Roman" w:cs="Times New Roman"/>
          <w:i/>
          <w:iCs/>
          <w:color w:val="auto"/>
        </w:rPr>
        <w:t>MuleSoft</w:t>
      </w:r>
      <w:r w:rsidRPr="00FF1273">
        <w:rPr>
          <w:rFonts w:ascii="Times New Roman" w:hAnsi="Times New Roman" w:cs="Times New Roman"/>
          <w:color w:val="auto"/>
        </w:rPr>
        <w:t>, 02-Oct-2017. [Online]. Available: https://www.mulesoft.com/resources/api/restful-api. [Accessed: 13-Jan-2019].</w:t>
      </w:r>
    </w:p>
    <w:p w14:paraId="4DE14F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5]</w:t>
      </w:r>
      <w:r w:rsidRPr="00FF1273">
        <w:rPr>
          <w:rFonts w:ascii="Times New Roman" w:hAnsi="Times New Roman" w:cs="Times New Roman"/>
          <w:color w:val="auto"/>
        </w:rPr>
        <w:tab/>
        <w:t xml:space="preserve">Assertible, “7 HTTP methods every web developer should know and how to test them,” </w:t>
      </w:r>
      <w:r w:rsidRPr="00FF1273">
        <w:rPr>
          <w:rFonts w:ascii="Times New Roman" w:hAnsi="Times New Roman" w:cs="Times New Roman"/>
          <w:i/>
          <w:iCs/>
          <w:color w:val="auto"/>
        </w:rPr>
        <w:t>Assertible</w:t>
      </w:r>
      <w:r w:rsidRPr="00FF1273">
        <w:rPr>
          <w:rFonts w:ascii="Times New Roman" w:hAnsi="Times New Roman" w:cs="Times New Roman"/>
          <w:color w:val="auto"/>
        </w:rPr>
        <w:t xml:space="preserve">. [Online]. Available: </w:t>
      </w:r>
      <w:r w:rsidRPr="00FF1273">
        <w:rPr>
          <w:rFonts w:ascii="Times New Roman" w:hAnsi="Times New Roman" w:cs="Times New Roman"/>
          <w:color w:val="auto"/>
        </w:rPr>
        <w:t>https://assertible.com/blog/7-http-methods-every-web-developer-should-know-and-how-to-test-them. [Accessed: 13-Jan-2019].</w:t>
      </w:r>
    </w:p>
    <w:p w14:paraId="57A4A0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6]</w:t>
      </w:r>
      <w:r w:rsidRPr="00FF1273">
        <w:rPr>
          <w:rFonts w:ascii="Times New Roman" w:hAnsi="Times New Roman" w:cs="Times New Roman"/>
          <w:color w:val="auto"/>
        </w:rPr>
        <w:tab/>
        <w:t xml:space="preserve">K. Sera, </w:t>
      </w:r>
      <w:r w:rsidRPr="00FF1273">
        <w:rPr>
          <w:rFonts w:ascii="Times New Roman" w:hAnsi="Times New Roman" w:cs="Times New Roman"/>
          <w:i/>
          <w:iCs/>
          <w:color w:val="auto"/>
        </w:rPr>
        <w:t>Apriori Algorithm implementation in TypeScript|JavaScript: seratch/apriori.js</w:t>
      </w:r>
      <w:r w:rsidRPr="00FF1273">
        <w:rPr>
          <w:rFonts w:ascii="Times New Roman" w:hAnsi="Times New Roman" w:cs="Times New Roman"/>
          <w:color w:val="auto"/>
        </w:rPr>
        <w:t>. 2018.</w:t>
      </w:r>
    </w:p>
    <w:p w14:paraId="61BD1B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7]</w:t>
      </w:r>
      <w:r w:rsidRPr="00FF1273">
        <w:rPr>
          <w:rFonts w:ascii="Times New Roman" w:hAnsi="Times New Roman" w:cs="Times New Roman"/>
          <w:color w:val="auto"/>
        </w:rPr>
        <w:tab/>
        <w:t xml:space="preserve">I. Guyon, “A Scaling Law for the Validation-Set Training-Set Size Ratio,” in </w:t>
      </w:r>
      <w:r w:rsidRPr="00FF1273">
        <w:rPr>
          <w:rFonts w:ascii="Times New Roman" w:hAnsi="Times New Roman" w:cs="Times New Roman"/>
          <w:i/>
          <w:iCs/>
          <w:color w:val="auto"/>
        </w:rPr>
        <w:t>AT &amp; T Bell Laboratories</w:t>
      </w:r>
      <w:r w:rsidRPr="00FF1273">
        <w:rPr>
          <w:rFonts w:ascii="Times New Roman" w:hAnsi="Times New Roman" w:cs="Times New Roman"/>
          <w:color w:val="auto"/>
        </w:rPr>
        <w:t>, 1997.</w:t>
      </w:r>
    </w:p>
    <w:p w14:paraId="777BC607" w14:textId="10FB92BD"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23"/>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4" w:name="_Toc927556"/>
      <w:r w:rsidRPr="000E1191">
        <w:t>Appendices</w:t>
      </w:r>
      <w:bookmarkEnd w:id="134"/>
    </w:p>
    <w:p w14:paraId="7A4A0535" w14:textId="5909442D" w:rsidR="00633180" w:rsidRDefault="00633180" w:rsidP="00C1275C">
      <w:pPr>
        <w:pStyle w:val="Kop2"/>
      </w:pPr>
      <w:bookmarkStart w:id="135" w:name="_Ref536793072"/>
      <w:bookmarkStart w:id="136" w:name="_Ref530630346"/>
      <w:bookmarkStart w:id="137" w:name="_Toc927557"/>
      <w:r>
        <w:t>Key concepts of researched papers.</w:t>
      </w:r>
      <w:bookmarkEnd w:id="135"/>
      <w:bookmarkEnd w:id="137"/>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CASanDRA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r>
        <w:t xml:space="preserve">CogKnow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8" w:name="OLE_LINK1"/>
      <w:bookmarkStart w:id="139"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8"/>
      <w:bookmarkEnd w:id="139"/>
    </w:p>
    <w:p w14:paraId="6CA1AE29" w14:textId="77777777" w:rsidR="00633180" w:rsidRPr="00632C11" w:rsidRDefault="00633180" w:rsidP="00633180">
      <w:pPr>
        <w:pStyle w:val="Kop4"/>
      </w:pPr>
      <w:r>
        <w:t xml:space="preserve">HeadacheCoach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r>
        <w:t xml:space="preserve">MagHi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CybreMinder</w:t>
      </w:r>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r>
        <w:t xml:space="preserve">Attelia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40" w:name="_Ref536793076"/>
      <w:bookmarkStart w:id="141" w:name="_Toc927558"/>
      <w:r>
        <w:t>Dataset entry</w:t>
      </w:r>
      <w:bookmarkEnd w:id="140"/>
      <w:bookmarkEnd w:id="141"/>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2" w:name="_MON_1604368721"/>
    <w:bookmarkEnd w:id="142"/>
    <w:p w14:paraId="796AD412" w14:textId="77777777" w:rsidR="00623378" w:rsidRPr="000302E4" w:rsidRDefault="004807AA" w:rsidP="00623378">
      <w:r>
        <w:rPr>
          <w:noProof/>
        </w:rPr>
        <w:object w:dxaOrig="9060" w:dyaOrig="2880" w14:anchorId="6A218C74">
          <v:shape id="_x0000_i1025" type="#_x0000_t75" alt="" style="width:453.75pt;height:2in;mso-width-percent:0;mso-height-percent:0;mso-width-percent:0;mso-height-percent:0" o:ole="">
            <v:imagedata r:id="rId24" o:title=""/>
          </v:shape>
          <o:OLEObject Type="Embed" ProgID="Word.Document.12" ShapeID="_x0000_i1025" DrawAspect="Content" ObjectID="_1611751666" r:id="rId25">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3" w:name="_Ref536793077"/>
      <w:bookmarkStart w:id="144" w:name="_Toc927559"/>
      <w:r w:rsidRPr="000E1191">
        <w:lastRenderedPageBreak/>
        <w:t>Unique activities in dataset</w:t>
      </w:r>
      <w:bookmarkEnd w:id="136"/>
      <w:bookmarkEnd w:id="143"/>
      <w:bookmarkEnd w:id="144"/>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atingdrinking</w:t>
            </w:r>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ntertainguests</w:t>
            </w:r>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alpreperation</w:t>
            </w:r>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ersonalhygiene</w:t>
            </w:r>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atchtv</w:t>
            </w:r>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29A5A" w14:textId="77777777" w:rsidR="004807AA" w:rsidRDefault="004807AA">
      <w:pPr>
        <w:spacing w:after="0" w:line="240" w:lineRule="auto"/>
      </w:pPr>
      <w:r>
        <w:separator/>
      </w:r>
    </w:p>
    <w:p w14:paraId="4D785A24" w14:textId="77777777" w:rsidR="004807AA" w:rsidRDefault="004807AA"/>
    <w:p w14:paraId="1D270334" w14:textId="77777777" w:rsidR="004807AA" w:rsidRDefault="004807AA"/>
  </w:endnote>
  <w:endnote w:type="continuationSeparator" w:id="0">
    <w:p w14:paraId="6AB721B5" w14:textId="77777777" w:rsidR="004807AA" w:rsidRDefault="004807AA">
      <w:pPr>
        <w:spacing w:after="0" w:line="240" w:lineRule="auto"/>
      </w:pPr>
      <w:r>
        <w:continuationSeparator/>
      </w:r>
    </w:p>
    <w:p w14:paraId="0E94F9BE" w14:textId="77777777" w:rsidR="004807AA" w:rsidRDefault="004807AA"/>
    <w:p w14:paraId="043DB176" w14:textId="77777777" w:rsidR="004807AA" w:rsidRDefault="004807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FC2B30" w:rsidRDefault="00FC2B30"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FC2B30" w:rsidRDefault="00FC2B30"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44217" w14:textId="77777777" w:rsidR="004807AA" w:rsidRDefault="004807AA">
      <w:pPr>
        <w:spacing w:after="0" w:line="240" w:lineRule="auto"/>
      </w:pPr>
      <w:r>
        <w:separator/>
      </w:r>
    </w:p>
  </w:footnote>
  <w:footnote w:type="continuationSeparator" w:id="0">
    <w:p w14:paraId="49E60A91" w14:textId="77777777" w:rsidR="004807AA" w:rsidRDefault="004807AA">
      <w:pPr>
        <w:spacing w:after="0" w:line="240" w:lineRule="auto"/>
      </w:pPr>
      <w:r>
        <w:continuationSeparator/>
      </w:r>
    </w:p>
    <w:p w14:paraId="193035D8" w14:textId="77777777" w:rsidR="004807AA" w:rsidRDefault="004807AA"/>
    <w:p w14:paraId="698E58C9" w14:textId="77777777" w:rsidR="004807AA" w:rsidRDefault="004807AA"/>
  </w:footnote>
  <w:footnote w:id="1">
    <w:p w14:paraId="306639C5" w14:textId="77777777" w:rsidR="00FC2B30" w:rsidRPr="00CE6F7E" w:rsidRDefault="00FC2B30"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FC2B30" w:rsidRPr="008C55AE" w:rsidRDefault="00FC2B30">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activeWritingStyle w:appName="MSWord" w:lang="en-US" w:vendorID="64" w:dllVersion="4096" w:nlCheck="1" w:checkStyle="1"/>
  <w:activeWritingStyle w:appName="MSWord" w:lang="nl-NL" w:vendorID="64" w:dllVersion="4096" w:nlCheck="1" w:checkStyle="0"/>
  <w:proofState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3BB"/>
    <w:rsid w:val="0001363B"/>
    <w:rsid w:val="0001614A"/>
    <w:rsid w:val="00016355"/>
    <w:rsid w:val="000174FA"/>
    <w:rsid w:val="0002160C"/>
    <w:rsid w:val="00022000"/>
    <w:rsid w:val="000236B3"/>
    <w:rsid w:val="00025A95"/>
    <w:rsid w:val="00026CC7"/>
    <w:rsid w:val="000276AC"/>
    <w:rsid w:val="000302E4"/>
    <w:rsid w:val="0003139C"/>
    <w:rsid w:val="00032741"/>
    <w:rsid w:val="0003480A"/>
    <w:rsid w:val="00035A0C"/>
    <w:rsid w:val="000368A4"/>
    <w:rsid w:val="00052A1A"/>
    <w:rsid w:val="00060F62"/>
    <w:rsid w:val="00062655"/>
    <w:rsid w:val="000639AF"/>
    <w:rsid w:val="0006616C"/>
    <w:rsid w:val="00072219"/>
    <w:rsid w:val="00077A0D"/>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F9A"/>
    <w:rsid w:val="001557AC"/>
    <w:rsid w:val="00157E6F"/>
    <w:rsid w:val="0016130D"/>
    <w:rsid w:val="00171F40"/>
    <w:rsid w:val="001767D3"/>
    <w:rsid w:val="0017681B"/>
    <w:rsid w:val="0018093A"/>
    <w:rsid w:val="001851E8"/>
    <w:rsid w:val="0018532F"/>
    <w:rsid w:val="00186D82"/>
    <w:rsid w:val="00187015"/>
    <w:rsid w:val="00190058"/>
    <w:rsid w:val="0019708C"/>
    <w:rsid w:val="001A49C9"/>
    <w:rsid w:val="001A4C92"/>
    <w:rsid w:val="001A4E41"/>
    <w:rsid w:val="001B040C"/>
    <w:rsid w:val="001C1CB8"/>
    <w:rsid w:val="001C6BDE"/>
    <w:rsid w:val="001D2F84"/>
    <w:rsid w:val="001D33E7"/>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D77AA"/>
    <w:rsid w:val="003E1569"/>
    <w:rsid w:val="003E18D0"/>
    <w:rsid w:val="003E2E31"/>
    <w:rsid w:val="003E3A02"/>
    <w:rsid w:val="003E7EB3"/>
    <w:rsid w:val="003F58CB"/>
    <w:rsid w:val="004029AD"/>
    <w:rsid w:val="0040410C"/>
    <w:rsid w:val="00404F8B"/>
    <w:rsid w:val="00417E59"/>
    <w:rsid w:val="00420B90"/>
    <w:rsid w:val="00427AD4"/>
    <w:rsid w:val="00430B99"/>
    <w:rsid w:val="0043574A"/>
    <w:rsid w:val="00437322"/>
    <w:rsid w:val="0044155B"/>
    <w:rsid w:val="00442107"/>
    <w:rsid w:val="0044515F"/>
    <w:rsid w:val="00445670"/>
    <w:rsid w:val="004468D1"/>
    <w:rsid w:val="00446B18"/>
    <w:rsid w:val="00446E09"/>
    <w:rsid w:val="00447437"/>
    <w:rsid w:val="00447495"/>
    <w:rsid w:val="00451438"/>
    <w:rsid w:val="00453C76"/>
    <w:rsid w:val="00453F42"/>
    <w:rsid w:val="004561BC"/>
    <w:rsid w:val="00460959"/>
    <w:rsid w:val="00462798"/>
    <w:rsid w:val="0046548C"/>
    <w:rsid w:val="00466F72"/>
    <w:rsid w:val="00467B1E"/>
    <w:rsid w:val="0047128B"/>
    <w:rsid w:val="0047568E"/>
    <w:rsid w:val="004807AA"/>
    <w:rsid w:val="00481AD5"/>
    <w:rsid w:val="00484CD8"/>
    <w:rsid w:val="004915B8"/>
    <w:rsid w:val="00492092"/>
    <w:rsid w:val="00492D40"/>
    <w:rsid w:val="00497126"/>
    <w:rsid w:val="00497D4F"/>
    <w:rsid w:val="004A017B"/>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1430"/>
    <w:rsid w:val="00584878"/>
    <w:rsid w:val="00587CB6"/>
    <w:rsid w:val="00590833"/>
    <w:rsid w:val="0059118C"/>
    <w:rsid w:val="0059132C"/>
    <w:rsid w:val="00592A33"/>
    <w:rsid w:val="00594594"/>
    <w:rsid w:val="0059713E"/>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2BF2"/>
    <w:rsid w:val="005F344D"/>
    <w:rsid w:val="005F7C13"/>
    <w:rsid w:val="0060362F"/>
    <w:rsid w:val="00603ED4"/>
    <w:rsid w:val="006051D7"/>
    <w:rsid w:val="00605269"/>
    <w:rsid w:val="006100A1"/>
    <w:rsid w:val="0061085F"/>
    <w:rsid w:val="00616B86"/>
    <w:rsid w:val="006205C1"/>
    <w:rsid w:val="00621386"/>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A7208"/>
    <w:rsid w:val="006B081C"/>
    <w:rsid w:val="006B28D6"/>
    <w:rsid w:val="006B498C"/>
    <w:rsid w:val="006B5411"/>
    <w:rsid w:val="006B57DF"/>
    <w:rsid w:val="006C17D8"/>
    <w:rsid w:val="006C637B"/>
    <w:rsid w:val="006D0507"/>
    <w:rsid w:val="006D1914"/>
    <w:rsid w:val="006D214B"/>
    <w:rsid w:val="006D277E"/>
    <w:rsid w:val="006D37BC"/>
    <w:rsid w:val="006D56C5"/>
    <w:rsid w:val="006E1E28"/>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46D07"/>
    <w:rsid w:val="00747CD1"/>
    <w:rsid w:val="00750DFC"/>
    <w:rsid w:val="00750F6C"/>
    <w:rsid w:val="00752CD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3FED"/>
    <w:rsid w:val="007A5A55"/>
    <w:rsid w:val="007A7C64"/>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52A3"/>
    <w:rsid w:val="008961A6"/>
    <w:rsid w:val="008A1BDA"/>
    <w:rsid w:val="008A219F"/>
    <w:rsid w:val="008A2801"/>
    <w:rsid w:val="008A5B48"/>
    <w:rsid w:val="008A6BC5"/>
    <w:rsid w:val="008B1C51"/>
    <w:rsid w:val="008B4673"/>
    <w:rsid w:val="008B4FD7"/>
    <w:rsid w:val="008C0485"/>
    <w:rsid w:val="008C0751"/>
    <w:rsid w:val="008C0DE6"/>
    <w:rsid w:val="008C12AC"/>
    <w:rsid w:val="008C2EB0"/>
    <w:rsid w:val="008C4913"/>
    <w:rsid w:val="008C55AE"/>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1601"/>
    <w:rsid w:val="00A04469"/>
    <w:rsid w:val="00A04CD2"/>
    <w:rsid w:val="00A050E0"/>
    <w:rsid w:val="00A054D9"/>
    <w:rsid w:val="00A13E89"/>
    <w:rsid w:val="00A149C9"/>
    <w:rsid w:val="00A14C59"/>
    <w:rsid w:val="00A14E92"/>
    <w:rsid w:val="00A15973"/>
    <w:rsid w:val="00A16E14"/>
    <w:rsid w:val="00A17FEE"/>
    <w:rsid w:val="00A20348"/>
    <w:rsid w:val="00A33676"/>
    <w:rsid w:val="00A34302"/>
    <w:rsid w:val="00A40C01"/>
    <w:rsid w:val="00A41E2E"/>
    <w:rsid w:val="00A463A2"/>
    <w:rsid w:val="00A4641F"/>
    <w:rsid w:val="00A46CDE"/>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31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46D1"/>
    <w:rsid w:val="00B046D2"/>
    <w:rsid w:val="00B104E7"/>
    <w:rsid w:val="00B112CB"/>
    <w:rsid w:val="00B15003"/>
    <w:rsid w:val="00B1536B"/>
    <w:rsid w:val="00B16441"/>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5E2B"/>
    <w:rsid w:val="00BA1757"/>
    <w:rsid w:val="00BA599F"/>
    <w:rsid w:val="00BB210F"/>
    <w:rsid w:val="00BB2DB8"/>
    <w:rsid w:val="00BC4A71"/>
    <w:rsid w:val="00BC6C3F"/>
    <w:rsid w:val="00BD5FC7"/>
    <w:rsid w:val="00BD6EC6"/>
    <w:rsid w:val="00BE16C8"/>
    <w:rsid w:val="00BE3995"/>
    <w:rsid w:val="00BE3FD6"/>
    <w:rsid w:val="00BE6312"/>
    <w:rsid w:val="00BF0A99"/>
    <w:rsid w:val="00BF4444"/>
    <w:rsid w:val="00BF5325"/>
    <w:rsid w:val="00C00419"/>
    <w:rsid w:val="00C0064F"/>
    <w:rsid w:val="00C01074"/>
    <w:rsid w:val="00C031BB"/>
    <w:rsid w:val="00C03470"/>
    <w:rsid w:val="00C04DD1"/>
    <w:rsid w:val="00C10564"/>
    <w:rsid w:val="00C1275C"/>
    <w:rsid w:val="00C1353F"/>
    <w:rsid w:val="00C14CB7"/>
    <w:rsid w:val="00C16EDE"/>
    <w:rsid w:val="00C175B0"/>
    <w:rsid w:val="00C23114"/>
    <w:rsid w:val="00C23B94"/>
    <w:rsid w:val="00C26A47"/>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5B5"/>
    <w:rsid w:val="00C7570E"/>
    <w:rsid w:val="00C764C8"/>
    <w:rsid w:val="00C86DD6"/>
    <w:rsid w:val="00C87B8D"/>
    <w:rsid w:val="00C91AD6"/>
    <w:rsid w:val="00C9493B"/>
    <w:rsid w:val="00C95B07"/>
    <w:rsid w:val="00C962ED"/>
    <w:rsid w:val="00C9675F"/>
    <w:rsid w:val="00C972DE"/>
    <w:rsid w:val="00CA5B55"/>
    <w:rsid w:val="00CA5DD6"/>
    <w:rsid w:val="00CA6D7F"/>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CF32B6"/>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3D5B"/>
    <w:rsid w:val="00DD542C"/>
    <w:rsid w:val="00DD780C"/>
    <w:rsid w:val="00DE11DB"/>
    <w:rsid w:val="00DE1D1D"/>
    <w:rsid w:val="00DE4780"/>
    <w:rsid w:val="00DE539C"/>
    <w:rsid w:val="00DE5D26"/>
    <w:rsid w:val="00DE610E"/>
    <w:rsid w:val="00DE715C"/>
    <w:rsid w:val="00DE7EE3"/>
    <w:rsid w:val="00DF125E"/>
    <w:rsid w:val="00DF38E1"/>
    <w:rsid w:val="00DF42BF"/>
    <w:rsid w:val="00DF6785"/>
    <w:rsid w:val="00E0111C"/>
    <w:rsid w:val="00E02324"/>
    <w:rsid w:val="00E04D55"/>
    <w:rsid w:val="00E065C4"/>
    <w:rsid w:val="00E07A4B"/>
    <w:rsid w:val="00E111C7"/>
    <w:rsid w:val="00E13F2B"/>
    <w:rsid w:val="00E16250"/>
    <w:rsid w:val="00E16E71"/>
    <w:rsid w:val="00E1734A"/>
    <w:rsid w:val="00E174E7"/>
    <w:rsid w:val="00E20872"/>
    <w:rsid w:val="00E240EE"/>
    <w:rsid w:val="00E26166"/>
    <w:rsid w:val="00E26BA4"/>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65BA9"/>
    <w:rsid w:val="00E70466"/>
    <w:rsid w:val="00E708AE"/>
    <w:rsid w:val="00E708E3"/>
    <w:rsid w:val="00E7154E"/>
    <w:rsid w:val="00E8070D"/>
    <w:rsid w:val="00E80C95"/>
    <w:rsid w:val="00E81699"/>
    <w:rsid w:val="00E95498"/>
    <w:rsid w:val="00EA73BF"/>
    <w:rsid w:val="00EB21AD"/>
    <w:rsid w:val="00EB56E2"/>
    <w:rsid w:val="00EB6DEF"/>
    <w:rsid w:val="00EC55B9"/>
    <w:rsid w:val="00ED02EC"/>
    <w:rsid w:val="00ED2F19"/>
    <w:rsid w:val="00ED599E"/>
    <w:rsid w:val="00EE1099"/>
    <w:rsid w:val="00EE230F"/>
    <w:rsid w:val="00EE7725"/>
    <w:rsid w:val="00EF01AC"/>
    <w:rsid w:val="00EF3CF5"/>
    <w:rsid w:val="00EF6543"/>
    <w:rsid w:val="00EF780D"/>
    <w:rsid w:val="00F03B7C"/>
    <w:rsid w:val="00F04D74"/>
    <w:rsid w:val="00F16731"/>
    <w:rsid w:val="00F237A4"/>
    <w:rsid w:val="00F2388E"/>
    <w:rsid w:val="00F30A89"/>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25F0"/>
    <w:rsid w:val="00F944DD"/>
    <w:rsid w:val="00F977D5"/>
    <w:rsid w:val="00FA0406"/>
    <w:rsid w:val="00FA3113"/>
    <w:rsid w:val="00FA4163"/>
    <w:rsid w:val="00FA68D5"/>
    <w:rsid w:val="00FB3148"/>
    <w:rsid w:val="00FB4FFC"/>
    <w:rsid w:val="00FB53A6"/>
    <w:rsid w:val="00FB5529"/>
    <w:rsid w:val="00FB7818"/>
    <w:rsid w:val="00FC03E4"/>
    <w:rsid w:val="00FC0BB0"/>
    <w:rsid w:val="00FC2B30"/>
    <w:rsid w:val="00FC7EA5"/>
    <w:rsid w:val="00FD1A34"/>
    <w:rsid w:val="00FD1EB7"/>
    <w:rsid w:val="00FD4944"/>
    <w:rsid w:val="00FE102F"/>
    <w:rsid w:val="00FE3513"/>
    <w:rsid w:val="00FE35E1"/>
    <w:rsid w:val="00FE5985"/>
    <w:rsid w:val="00FE5B86"/>
    <w:rsid w:val="00FF10FA"/>
    <w:rsid w:val="00FF1273"/>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https://i.stack.imgur.com/kOs0M.png" TargetMode="External"/><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package" Target="embeddings/Microsoft_Word-document.docx"/><Relationship Id="rId2" Type="http://schemas.openxmlformats.org/officeDocument/2006/relationships/numbering" Target="numbering.xml"/><Relationship Id="rId16" Type="http://schemas.openxmlformats.org/officeDocument/2006/relationships/hyperlink" Target="https://github.com/RomanovX/Thesis" TargetMode="Externa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C2002A0-9680-BF49-B8C2-A0A64BA78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2</TotalTime>
  <Pages>73</Pages>
  <Words>61165</Words>
  <Characters>324787</Characters>
  <Application>Microsoft Office Word</Application>
  <DocSecurity>0</DocSecurity>
  <Lines>7217</Lines>
  <Paragraphs>31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66</cp:revision>
  <cp:lastPrinted>2018-04-30T02:51:00Z</cp:lastPrinted>
  <dcterms:created xsi:type="dcterms:W3CDTF">2019-02-02T17:20:00Z</dcterms:created>
  <dcterms:modified xsi:type="dcterms:W3CDTF">2019-02-15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